
<file path=[Content_Types].xml><?xml version="1.0" encoding="utf-8"?>
<Types xmlns="http://schemas.openxmlformats.org/package/2006/content-types">
  <Default Extension="jpeg" ContentType="image/jpeg"/>
  <Default Extension="jpg" ContentType="application/octet-stream"/>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 xml:space="preserve">t. </w:t>
      </w:r>
      <w:proofErr w:type="spellStart"/>
      <w:r w:rsidR="00020FAA" w:rsidRPr="00160775">
        <w:rPr>
          <w:bCs/>
          <w:i/>
          <w:iCs/>
          <w:sz w:val="28"/>
          <w:szCs w:val="28"/>
          <w:highlight w:val="yellow"/>
        </w:rPr>
        <w:t>Yared</w:t>
      </w:r>
      <w:proofErr w:type="spellEnd"/>
      <w:r w:rsidR="00020FAA" w:rsidRPr="00160775">
        <w:rPr>
          <w:bCs/>
          <w:i/>
          <w:iCs/>
          <w:sz w:val="28"/>
          <w:szCs w:val="28"/>
          <w:highlight w:val="yellow"/>
        </w:rPr>
        <w:t xml:space="preserve">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C18B95B" w14:textId="4E35D735" w:rsidR="00C3443D"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646355" w:history="1">
            <w:r w:rsidR="00C3443D" w:rsidRPr="00826170">
              <w:rPr>
                <w:rStyle w:val="Hyperlink"/>
                <w:noProof/>
              </w:rPr>
              <w:t>CHAPTER ONE</w:t>
            </w:r>
            <w:r w:rsidR="00C3443D">
              <w:rPr>
                <w:noProof/>
                <w:webHidden/>
              </w:rPr>
              <w:tab/>
            </w:r>
            <w:r w:rsidR="00C3443D">
              <w:rPr>
                <w:noProof/>
                <w:webHidden/>
              </w:rPr>
              <w:fldChar w:fldCharType="begin"/>
            </w:r>
            <w:r w:rsidR="00C3443D">
              <w:rPr>
                <w:noProof/>
                <w:webHidden/>
              </w:rPr>
              <w:instrText xml:space="preserve"> PAGEREF _Toc48646355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1B8BAC95" w14:textId="06C9E79F" w:rsidR="00C3443D" w:rsidRDefault="00C1186E">
          <w:pPr>
            <w:pStyle w:val="TOC1"/>
            <w:tabs>
              <w:tab w:val="right" w:leader="dot" w:pos="9350"/>
            </w:tabs>
            <w:rPr>
              <w:rFonts w:asciiTheme="minorHAnsi" w:eastAsiaTheme="minorEastAsia" w:hAnsiTheme="minorHAnsi" w:cstheme="minorBidi"/>
              <w:noProof/>
              <w:sz w:val="22"/>
              <w:szCs w:val="22"/>
            </w:rPr>
          </w:pPr>
          <w:hyperlink w:anchor="_Toc48646356" w:history="1">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56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58687F68" w14:textId="54FFFCD8"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357" w:history="1">
            <w:r w:rsidR="00C3443D" w:rsidRPr="00826170">
              <w:rPr>
                <w:rStyle w:val="Hyperlink"/>
                <w:noProof/>
              </w:rPr>
              <w:t>1.1.</w:t>
            </w:r>
            <w:r w:rsidR="00C3443D">
              <w:rPr>
                <w:rFonts w:asciiTheme="minorHAnsi" w:eastAsiaTheme="minorEastAsia" w:hAnsiTheme="minorHAnsi" w:cstheme="minorBidi"/>
                <w:noProof/>
                <w:sz w:val="22"/>
                <w:szCs w:val="22"/>
              </w:rPr>
              <w:tab/>
            </w:r>
            <w:r w:rsidR="00C3443D" w:rsidRPr="00826170">
              <w:rPr>
                <w:rStyle w:val="Hyperlink"/>
                <w:noProof/>
              </w:rPr>
              <w:t>Backgrounds</w:t>
            </w:r>
            <w:r w:rsidR="00C3443D">
              <w:rPr>
                <w:noProof/>
                <w:webHidden/>
              </w:rPr>
              <w:tab/>
            </w:r>
            <w:r w:rsidR="00C3443D">
              <w:rPr>
                <w:noProof/>
                <w:webHidden/>
              </w:rPr>
              <w:fldChar w:fldCharType="begin"/>
            </w:r>
            <w:r w:rsidR="00C3443D">
              <w:rPr>
                <w:noProof/>
                <w:webHidden/>
              </w:rPr>
              <w:instrText xml:space="preserve"> PAGEREF _Toc48646357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3BECAA39" w14:textId="59F2A6BD" w:rsidR="00C3443D" w:rsidRDefault="00C1186E">
          <w:pPr>
            <w:pStyle w:val="TOC3"/>
            <w:tabs>
              <w:tab w:val="left" w:pos="1320"/>
              <w:tab w:val="right" w:leader="dot" w:pos="9350"/>
            </w:tabs>
            <w:rPr>
              <w:rFonts w:asciiTheme="minorHAnsi" w:hAnsiTheme="minorHAnsi" w:cstheme="minorBidi"/>
              <w:noProof/>
            </w:rPr>
          </w:pPr>
          <w:hyperlink w:anchor="_Toc48646358" w:history="1">
            <w:r w:rsidR="00C3443D" w:rsidRPr="00826170">
              <w:rPr>
                <w:rStyle w:val="Hyperlink"/>
                <w:noProof/>
              </w:rPr>
              <w:t>1.1.1.</w:t>
            </w:r>
            <w:r w:rsidR="00C3443D">
              <w:rPr>
                <w:rFonts w:asciiTheme="minorHAnsi" w:hAnsiTheme="minorHAnsi" w:cstheme="minorBidi"/>
                <w:noProof/>
              </w:rPr>
              <w:tab/>
            </w:r>
            <w:r w:rsidR="00C3443D" w:rsidRPr="00826170">
              <w:rPr>
                <w:rStyle w:val="Hyperlink"/>
                <w:noProof/>
              </w:rPr>
              <w:t>Generative Adversarial Networks</w:t>
            </w:r>
            <w:r w:rsidR="00C3443D">
              <w:rPr>
                <w:noProof/>
                <w:webHidden/>
              </w:rPr>
              <w:tab/>
            </w:r>
            <w:r w:rsidR="00C3443D">
              <w:rPr>
                <w:noProof/>
                <w:webHidden/>
              </w:rPr>
              <w:fldChar w:fldCharType="begin"/>
            </w:r>
            <w:r w:rsidR="00C3443D">
              <w:rPr>
                <w:noProof/>
                <w:webHidden/>
              </w:rPr>
              <w:instrText xml:space="preserve"> PAGEREF _Toc48646358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014B26B3" w14:textId="31811BF7"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359" w:history="1">
            <w:r w:rsidR="00C3443D" w:rsidRPr="00826170">
              <w:rPr>
                <w:rStyle w:val="Hyperlink"/>
                <w:noProof/>
              </w:rPr>
              <w:t>1.2.</w:t>
            </w:r>
            <w:r w:rsidR="00C3443D">
              <w:rPr>
                <w:rFonts w:asciiTheme="minorHAnsi" w:eastAsiaTheme="minorEastAsia" w:hAnsiTheme="minorHAnsi" w:cstheme="minorBidi"/>
                <w:noProof/>
                <w:sz w:val="22"/>
                <w:szCs w:val="22"/>
              </w:rPr>
              <w:tab/>
            </w:r>
            <w:r w:rsidR="00C3443D" w:rsidRPr="00826170">
              <w:rPr>
                <w:rStyle w:val="Hyperlink"/>
                <w:noProof/>
              </w:rPr>
              <w:t>Motivation</w:t>
            </w:r>
            <w:r w:rsidR="00C3443D">
              <w:rPr>
                <w:noProof/>
                <w:webHidden/>
              </w:rPr>
              <w:tab/>
            </w:r>
            <w:r w:rsidR="00C3443D">
              <w:rPr>
                <w:noProof/>
                <w:webHidden/>
              </w:rPr>
              <w:fldChar w:fldCharType="begin"/>
            </w:r>
            <w:r w:rsidR="00C3443D">
              <w:rPr>
                <w:noProof/>
                <w:webHidden/>
              </w:rPr>
              <w:instrText xml:space="preserve"> PAGEREF _Toc48646359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B185A46" w14:textId="72B1D211"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360" w:history="1">
            <w:r w:rsidR="00C3443D" w:rsidRPr="00826170">
              <w:rPr>
                <w:rStyle w:val="Hyperlink"/>
                <w:noProof/>
              </w:rPr>
              <w:t>1.3.</w:t>
            </w:r>
            <w:r w:rsidR="00C3443D">
              <w:rPr>
                <w:rFonts w:asciiTheme="minorHAnsi" w:eastAsiaTheme="minorEastAsia" w:hAnsiTheme="minorHAnsi" w:cstheme="minorBidi"/>
                <w:noProof/>
                <w:sz w:val="22"/>
                <w:szCs w:val="22"/>
              </w:rPr>
              <w:tab/>
            </w:r>
            <w:r w:rsidR="00C3443D" w:rsidRPr="00826170">
              <w:rPr>
                <w:rStyle w:val="Hyperlink"/>
                <w:noProof/>
              </w:rPr>
              <w:t>Statement of the Problem</w:t>
            </w:r>
            <w:r w:rsidR="00C3443D">
              <w:rPr>
                <w:noProof/>
                <w:webHidden/>
              </w:rPr>
              <w:tab/>
            </w:r>
            <w:r w:rsidR="00C3443D">
              <w:rPr>
                <w:noProof/>
                <w:webHidden/>
              </w:rPr>
              <w:fldChar w:fldCharType="begin"/>
            </w:r>
            <w:r w:rsidR="00C3443D">
              <w:rPr>
                <w:noProof/>
                <w:webHidden/>
              </w:rPr>
              <w:instrText xml:space="preserve"> PAGEREF _Toc48646360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04C0094" w14:textId="793E367E"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361" w:history="1">
            <w:r w:rsidR="00C3443D" w:rsidRPr="00826170">
              <w:rPr>
                <w:rStyle w:val="Hyperlink"/>
                <w:noProof/>
              </w:rPr>
              <w:t>1.4.</w:t>
            </w:r>
            <w:r w:rsidR="00C3443D">
              <w:rPr>
                <w:rFonts w:asciiTheme="minorHAnsi" w:eastAsiaTheme="minorEastAsia" w:hAnsiTheme="minorHAnsi" w:cstheme="minorBidi"/>
                <w:noProof/>
                <w:sz w:val="22"/>
                <w:szCs w:val="22"/>
              </w:rPr>
              <w:tab/>
            </w:r>
            <w:r w:rsidR="00C3443D" w:rsidRPr="00826170">
              <w:rPr>
                <w:rStyle w:val="Hyperlink"/>
                <w:noProof/>
              </w:rPr>
              <w:t>The Objective of the Thesis</w:t>
            </w:r>
            <w:r w:rsidR="00C3443D">
              <w:rPr>
                <w:noProof/>
                <w:webHidden/>
              </w:rPr>
              <w:tab/>
            </w:r>
            <w:r w:rsidR="00C3443D">
              <w:rPr>
                <w:noProof/>
                <w:webHidden/>
              </w:rPr>
              <w:fldChar w:fldCharType="begin"/>
            </w:r>
            <w:r w:rsidR="00C3443D">
              <w:rPr>
                <w:noProof/>
                <w:webHidden/>
              </w:rPr>
              <w:instrText xml:space="preserve"> PAGEREF _Toc48646361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6EBF0834" w14:textId="602EDBB5" w:rsidR="00C3443D" w:rsidRDefault="00C1186E">
          <w:pPr>
            <w:pStyle w:val="TOC3"/>
            <w:tabs>
              <w:tab w:val="left" w:pos="1320"/>
              <w:tab w:val="right" w:leader="dot" w:pos="9350"/>
            </w:tabs>
            <w:rPr>
              <w:rFonts w:asciiTheme="minorHAnsi" w:hAnsiTheme="minorHAnsi" w:cstheme="minorBidi"/>
              <w:noProof/>
            </w:rPr>
          </w:pPr>
          <w:hyperlink w:anchor="_Toc48646365" w:history="1">
            <w:r w:rsidR="00C3443D" w:rsidRPr="00826170">
              <w:rPr>
                <w:rStyle w:val="Hyperlink"/>
                <w:noProof/>
              </w:rPr>
              <w:t>1.4.1.</w:t>
            </w:r>
            <w:r w:rsidR="00C3443D">
              <w:rPr>
                <w:rFonts w:asciiTheme="minorHAnsi" w:hAnsiTheme="minorHAnsi" w:cstheme="minorBidi"/>
                <w:noProof/>
              </w:rPr>
              <w:tab/>
            </w:r>
            <w:r w:rsidR="00C3443D" w:rsidRPr="00826170">
              <w:rPr>
                <w:rStyle w:val="Hyperlink"/>
                <w:noProof/>
              </w:rPr>
              <w:t>General Objective</w:t>
            </w:r>
            <w:r w:rsidR="00C3443D">
              <w:rPr>
                <w:noProof/>
                <w:webHidden/>
              </w:rPr>
              <w:tab/>
            </w:r>
            <w:r w:rsidR="00C3443D">
              <w:rPr>
                <w:noProof/>
                <w:webHidden/>
              </w:rPr>
              <w:fldChar w:fldCharType="begin"/>
            </w:r>
            <w:r w:rsidR="00C3443D">
              <w:rPr>
                <w:noProof/>
                <w:webHidden/>
              </w:rPr>
              <w:instrText xml:space="preserve"> PAGEREF _Toc48646365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31AA95F2" w14:textId="5D788C76" w:rsidR="00C3443D" w:rsidRDefault="00C1186E">
          <w:pPr>
            <w:pStyle w:val="TOC3"/>
            <w:tabs>
              <w:tab w:val="left" w:pos="1320"/>
              <w:tab w:val="right" w:leader="dot" w:pos="9350"/>
            </w:tabs>
            <w:rPr>
              <w:rFonts w:asciiTheme="minorHAnsi" w:hAnsiTheme="minorHAnsi" w:cstheme="minorBidi"/>
              <w:noProof/>
            </w:rPr>
          </w:pPr>
          <w:hyperlink w:anchor="_Toc48646366" w:history="1">
            <w:r w:rsidR="00C3443D" w:rsidRPr="00826170">
              <w:rPr>
                <w:rStyle w:val="Hyperlink"/>
                <w:noProof/>
              </w:rPr>
              <w:t>1.4.2.</w:t>
            </w:r>
            <w:r w:rsidR="00C3443D">
              <w:rPr>
                <w:rFonts w:asciiTheme="minorHAnsi" w:hAnsiTheme="minorHAnsi" w:cstheme="minorBidi"/>
                <w:noProof/>
              </w:rPr>
              <w:tab/>
            </w:r>
            <w:r w:rsidR="00C3443D" w:rsidRPr="00826170">
              <w:rPr>
                <w:rStyle w:val="Hyperlink"/>
                <w:noProof/>
              </w:rPr>
              <w:t>Specific Objective</w:t>
            </w:r>
            <w:r w:rsidR="00C3443D">
              <w:rPr>
                <w:noProof/>
                <w:webHidden/>
              </w:rPr>
              <w:tab/>
            </w:r>
            <w:r w:rsidR="00C3443D">
              <w:rPr>
                <w:noProof/>
                <w:webHidden/>
              </w:rPr>
              <w:fldChar w:fldCharType="begin"/>
            </w:r>
            <w:r w:rsidR="00C3443D">
              <w:rPr>
                <w:noProof/>
                <w:webHidden/>
              </w:rPr>
              <w:instrText xml:space="preserve"> PAGEREF _Toc48646366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784743D8" w14:textId="63E68363"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367" w:history="1">
            <w:r w:rsidR="00C3443D" w:rsidRPr="00826170">
              <w:rPr>
                <w:rStyle w:val="Hyperlink"/>
                <w:noProof/>
              </w:rPr>
              <w:t>1.5.</w:t>
            </w:r>
            <w:r w:rsidR="00C3443D">
              <w:rPr>
                <w:rFonts w:asciiTheme="minorHAnsi" w:eastAsiaTheme="minorEastAsia" w:hAnsiTheme="minorHAnsi" w:cstheme="minorBidi"/>
                <w:noProof/>
                <w:sz w:val="22"/>
                <w:szCs w:val="22"/>
              </w:rPr>
              <w:tab/>
            </w:r>
            <w:r w:rsidR="00C3443D" w:rsidRPr="00826170">
              <w:rPr>
                <w:rStyle w:val="Hyperlink"/>
                <w:noProof/>
              </w:rPr>
              <w:t>Research Methodology</w:t>
            </w:r>
            <w:r w:rsidR="00C3443D">
              <w:rPr>
                <w:noProof/>
                <w:webHidden/>
              </w:rPr>
              <w:tab/>
            </w:r>
            <w:r w:rsidR="00C3443D">
              <w:rPr>
                <w:noProof/>
                <w:webHidden/>
              </w:rPr>
              <w:fldChar w:fldCharType="begin"/>
            </w:r>
            <w:r w:rsidR="00C3443D">
              <w:rPr>
                <w:noProof/>
                <w:webHidden/>
              </w:rPr>
              <w:instrText xml:space="preserve"> PAGEREF _Toc48646367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102BAFD" w14:textId="54390895" w:rsidR="00C3443D" w:rsidRDefault="00C1186E">
          <w:pPr>
            <w:pStyle w:val="TOC3"/>
            <w:tabs>
              <w:tab w:val="left" w:pos="1320"/>
              <w:tab w:val="right" w:leader="dot" w:pos="9350"/>
            </w:tabs>
            <w:rPr>
              <w:rFonts w:asciiTheme="minorHAnsi" w:hAnsiTheme="minorHAnsi" w:cstheme="minorBidi"/>
              <w:noProof/>
            </w:rPr>
          </w:pPr>
          <w:hyperlink w:anchor="_Toc48646369" w:history="1">
            <w:r w:rsidR="00C3443D" w:rsidRPr="00826170">
              <w:rPr>
                <w:rStyle w:val="Hyperlink"/>
                <w:noProof/>
              </w:rPr>
              <w:t>1.5.1.</w:t>
            </w:r>
            <w:r w:rsidR="00C3443D">
              <w:rPr>
                <w:rFonts w:asciiTheme="minorHAnsi" w:hAnsiTheme="minorHAnsi" w:cstheme="minorBidi"/>
                <w:noProof/>
              </w:rPr>
              <w:tab/>
            </w:r>
            <w:r w:rsidR="00C3443D" w:rsidRPr="00826170">
              <w:rPr>
                <w:rStyle w:val="Hyperlink"/>
                <w:noProof/>
              </w:rPr>
              <w:t>Data Collection</w:t>
            </w:r>
            <w:r w:rsidR="00C3443D">
              <w:rPr>
                <w:noProof/>
                <w:webHidden/>
              </w:rPr>
              <w:tab/>
            </w:r>
            <w:r w:rsidR="00C3443D">
              <w:rPr>
                <w:noProof/>
                <w:webHidden/>
              </w:rPr>
              <w:fldChar w:fldCharType="begin"/>
            </w:r>
            <w:r w:rsidR="00C3443D">
              <w:rPr>
                <w:noProof/>
                <w:webHidden/>
              </w:rPr>
              <w:instrText xml:space="preserve"> PAGEREF _Toc48646369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40CC7020" w14:textId="3188C997" w:rsidR="00C3443D" w:rsidRDefault="00C1186E">
          <w:pPr>
            <w:pStyle w:val="TOC3"/>
            <w:tabs>
              <w:tab w:val="left" w:pos="1320"/>
              <w:tab w:val="right" w:leader="dot" w:pos="9350"/>
            </w:tabs>
            <w:rPr>
              <w:rFonts w:asciiTheme="minorHAnsi" w:hAnsiTheme="minorHAnsi" w:cstheme="minorBidi"/>
              <w:noProof/>
            </w:rPr>
          </w:pPr>
          <w:hyperlink w:anchor="_Toc48646370" w:history="1">
            <w:r w:rsidR="00C3443D" w:rsidRPr="00826170">
              <w:rPr>
                <w:rStyle w:val="Hyperlink"/>
                <w:noProof/>
              </w:rPr>
              <w:t>1.5.2.</w:t>
            </w:r>
            <w:r w:rsidR="00C3443D">
              <w:rPr>
                <w:rFonts w:asciiTheme="minorHAnsi" w:hAnsiTheme="minorHAnsi" w:cstheme="minorBidi"/>
                <w:noProof/>
              </w:rPr>
              <w:tab/>
            </w:r>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0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DF64AE5" w14:textId="5DA7FC68" w:rsidR="00C3443D" w:rsidRDefault="00C1186E">
          <w:pPr>
            <w:pStyle w:val="TOC3"/>
            <w:tabs>
              <w:tab w:val="left" w:pos="1320"/>
              <w:tab w:val="right" w:leader="dot" w:pos="9350"/>
            </w:tabs>
            <w:rPr>
              <w:rFonts w:asciiTheme="minorHAnsi" w:hAnsiTheme="minorHAnsi" w:cstheme="minorBidi"/>
              <w:noProof/>
            </w:rPr>
          </w:pPr>
          <w:hyperlink w:anchor="_Toc48646371" w:history="1">
            <w:r w:rsidR="00C3443D" w:rsidRPr="00826170">
              <w:rPr>
                <w:rStyle w:val="Hyperlink"/>
                <w:noProof/>
              </w:rPr>
              <w:t>1.5.3.</w:t>
            </w:r>
            <w:r w:rsidR="00C3443D">
              <w:rPr>
                <w:rFonts w:asciiTheme="minorHAnsi" w:hAnsiTheme="minorHAnsi" w:cstheme="minorBidi"/>
                <w:noProof/>
              </w:rPr>
              <w:tab/>
            </w:r>
            <w:r w:rsidR="00C3443D" w:rsidRPr="00826170">
              <w:rPr>
                <w:rStyle w:val="Hyperlink"/>
                <w:noProof/>
              </w:rPr>
              <w:t>Evaluation</w:t>
            </w:r>
            <w:r w:rsidR="00C3443D">
              <w:rPr>
                <w:noProof/>
                <w:webHidden/>
              </w:rPr>
              <w:tab/>
            </w:r>
            <w:r w:rsidR="00C3443D">
              <w:rPr>
                <w:noProof/>
                <w:webHidden/>
              </w:rPr>
              <w:fldChar w:fldCharType="begin"/>
            </w:r>
            <w:r w:rsidR="00C3443D">
              <w:rPr>
                <w:noProof/>
                <w:webHidden/>
              </w:rPr>
              <w:instrText xml:space="preserve"> PAGEREF _Toc48646371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CA43A23" w14:textId="62D28521" w:rsidR="00C3443D" w:rsidRDefault="00C1186E">
          <w:pPr>
            <w:pStyle w:val="TOC3"/>
            <w:tabs>
              <w:tab w:val="left" w:pos="1320"/>
              <w:tab w:val="right" w:leader="dot" w:pos="9350"/>
            </w:tabs>
            <w:rPr>
              <w:rFonts w:asciiTheme="minorHAnsi" w:hAnsiTheme="minorHAnsi" w:cstheme="minorBidi"/>
              <w:noProof/>
            </w:rPr>
          </w:pPr>
          <w:hyperlink w:anchor="_Toc48646372" w:history="1">
            <w:r w:rsidR="00C3443D" w:rsidRPr="00826170">
              <w:rPr>
                <w:rStyle w:val="Hyperlink"/>
                <w:noProof/>
              </w:rPr>
              <w:t>1.5.4.</w:t>
            </w:r>
            <w:r w:rsidR="00C3443D">
              <w:rPr>
                <w:rFonts w:asciiTheme="minorHAnsi" w:hAnsiTheme="minorHAnsi" w:cstheme="minorBidi"/>
                <w:noProof/>
              </w:rPr>
              <w:tab/>
            </w:r>
            <w:r w:rsidR="00C3443D" w:rsidRPr="00826170">
              <w:rPr>
                <w:rStyle w:val="Hyperlink"/>
                <w:noProof/>
              </w:rPr>
              <w:t>Implementation Tools</w:t>
            </w:r>
            <w:r w:rsidR="00C3443D">
              <w:rPr>
                <w:noProof/>
                <w:webHidden/>
              </w:rPr>
              <w:tab/>
            </w:r>
            <w:r w:rsidR="00C3443D">
              <w:rPr>
                <w:noProof/>
                <w:webHidden/>
              </w:rPr>
              <w:fldChar w:fldCharType="begin"/>
            </w:r>
            <w:r w:rsidR="00C3443D">
              <w:rPr>
                <w:noProof/>
                <w:webHidden/>
              </w:rPr>
              <w:instrText xml:space="preserve"> PAGEREF _Toc48646372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3572FCC" w14:textId="4B67599C"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373" w:history="1">
            <w:r w:rsidR="00C3443D" w:rsidRPr="00826170">
              <w:rPr>
                <w:rStyle w:val="Hyperlink"/>
                <w:noProof/>
              </w:rPr>
              <w:t>1.6.</w:t>
            </w:r>
            <w:r w:rsidR="00C3443D">
              <w:rPr>
                <w:rFonts w:asciiTheme="minorHAnsi" w:eastAsiaTheme="minorEastAsia" w:hAnsiTheme="minorHAnsi" w:cstheme="minorBidi"/>
                <w:noProof/>
                <w:sz w:val="22"/>
                <w:szCs w:val="22"/>
              </w:rPr>
              <w:tab/>
            </w:r>
            <w:r w:rsidR="00C3443D" w:rsidRPr="00826170">
              <w:rPr>
                <w:rStyle w:val="Hyperlink"/>
                <w:noProof/>
              </w:rPr>
              <w:t>Scope and Limitation</w:t>
            </w:r>
            <w:r w:rsidR="00C3443D">
              <w:rPr>
                <w:noProof/>
                <w:webHidden/>
              </w:rPr>
              <w:tab/>
            </w:r>
            <w:r w:rsidR="00C3443D">
              <w:rPr>
                <w:noProof/>
                <w:webHidden/>
              </w:rPr>
              <w:fldChar w:fldCharType="begin"/>
            </w:r>
            <w:r w:rsidR="00C3443D">
              <w:rPr>
                <w:noProof/>
                <w:webHidden/>
              </w:rPr>
              <w:instrText xml:space="preserve"> PAGEREF _Toc48646373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72D19247" w14:textId="20308E60" w:rsidR="00C3443D" w:rsidRDefault="00C1186E">
          <w:pPr>
            <w:pStyle w:val="TOC3"/>
            <w:tabs>
              <w:tab w:val="left" w:pos="1320"/>
              <w:tab w:val="right" w:leader="dot" w:pos="9350"/>
            </w:tabs>
            <w:rPr>
              <w:rFonts w:asciiTheme="minorHAnsi" w:hAnsiTheme="minorHAnsi" w:cstheme="minorBidi"/>
              <w:noProof/>
            </w:rPr>
          </w:pPr>
          <w:hyperlink w:anchor="_Toc48646375" w:history="1">
            <w:r w:rsidR="00C3443D" w:rsidRPr="00826170">
              <w:rPr>
                <w:rStyle w:val="Hyperlink"/>
                <w:noProof/>
              </w:rPr>
              <w:t>1.6.1.</w:t>
            </w:r>
            <w:r w:rsidR="00C3443D">
              <w:rPr>
                <w:rFonts w:asciiTheme="minorHAnsi" w:hAnsiTheme="minorHAnsi" w:cstheme="minorBidi"/>
                <w:noProof/>
              </w:rPr>
              <w:tab/>
            </w:r>
            <w:r w:rsidR="00C3443D" w:rsidRPr="00826170">
              <w:rPr>
                <w:rStyle w:val="Hyperlink"/>
                <w:noProof/>
              </w:rPr>
              <w:t>Scope</w:t>
            </w:r>
            <w:r w:rsidR="00C3443D">
              <w:rPr>
                <w:noProof/>
                <w:webHidden/>
              </w:rPr>
              <w:tab/>
            </w:r>
            <w:r w:rsidR="00C3443D">
              <w:rPr>
                <w:noProof/>
                <w:webHidden/>
              </w:rPr>
              <w:fldChar w:fldCharType="begin"/>
            </w:r>
            <w:r w:rsidR="00C3443D">
              <w:rPr>
                <w:noProof/>
                <w:webHidden/>
              </w:rPr>
              <w:instrText xml:space="preserve"> PAGEREF _Toc48646375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6CE5A0A8" w14:textId="51975AF1" w:rsidR="00C3443D" w:rsidRDefault="00C1186E">
          <w:pPr>
            <w:pStyle w:val="TOC3"/>
            <w:tabs>
              <w:tab w:val="left" w:pos="1320"/>
              <w:tab w:val="right" w:leader="dot" w:pos="9350"/>
            </w:tabs>
            <w:rPr>
              <w:rFonts w:asciiTheme="minorHAnsi" w:hAnsiTheme="minorHAnsi" w:cstheme="minorBidi"/>
              <w:noProof/>
            </w:rPr>
          </w:pPr>
          <w:hyperlink w:anchor="_Toc48646376" w:history="1">
            <w:r w:rsidR="00C3443D" w:rsidRPr="00826170">
              <w:rPr>
                <w:rStyle w:val="Hyperlink"/>
                <w:noProof/>
              </w:rPr>
              <w:t>1.6.2.</w:t>
            </w:r>
            <w:r w:rsidR="00C3443D">
              <w:rPr>
                <w:rFonts w:asciiTheme="minorHAnsi" w:hAnsiTheme="minorHAnsi" w:cstheme="minorBidi"/>
                <w:noProof/>
              </w:rPr>
              <w:tab/>
            </w:r>
            <w:r w:rsidR="00C3443D" w:rsidRPr="00826170">
              <w:rPr>
                <w:rStyle w:val="Hyperlink"/>
                <w:noProof/>
              </w:rPr>
              <w:t>Limitations</w:t>
            </w:r>
            <w:r w:rsidR="00C3443D">
              <w:rPr>
                <w:noProof/>
                <w:webHidden/>
              </w:rPr>
              <w:tab/>
            </w:r>
            <w:r w:rsidR="00C3443D">
              <w:rPr>
                <w:noProof/>
                <w:webHidden/>
              </w:rPr>
              <w:fldChar w:fldCharType="begin"/>
            </w:r>
            <w:r w:rsidR="00C3443D">
              <w:rPr>
                <w:noProof/>
                <w:webHidden/>
              </w:rPr>
              <w:instrText xml:space="preserve"> PAGEREF _Toc48646376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40513867" w14:textId="29E7E1CD"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377" w:history="1">
            <w:r w:rsidR="00C3443D" w:rsidRPr="00826170">
              <w:rPr>
                <w:rStyle w:val="Hyperlink"/>
                <w:noProof/>
              </w:rPr>
              <w:t>1.7.</w:t>
            </w:r>
            <w:r w:rsidR="00C3443D">
              <w:rPr>
                <w:rFonts w:asciiTheme="minorHAnsi" w:eastAsiaTheme="minorEastAsia" w:hAnsiTheme="minorHAnsi" w:cstheme="minorBidi"/>
                <w:noProof/>
                <w:sz w:val="22"/>
                <w:szCs w:val="22"/>
              </w:rPr>
              <w:tab/>
            </w:r>
            <w:r w:rsidR="00C3443D" w:rsidRPr="00826170">
              <w:rPr>
                <w:rStyle w:val="Hyperlink"/>
                <w:noProof/>
              </w:rPr>
              <w:t>Organization of the thesis</w:t>
            </w:r>
            <w:r w:rsidR="00C3443D">
              <w:rPr>
                <w:noProof/>
                <w:webHidden/>
              </w:rPr>
              <w:tab/>
            </w:r>
            <w:r w:rsidR="00C3443D">
              <w:rPr>
                <w:noProof/>
                <w:webHidden/>
              </w:rPr>
              <w:fldChar w:fldCharType="begin"/>
            </w:r>
            <w:r w:rsidR="00C3443D">
              <w:rPr>
                <w:noProof/>
                <w:webHidden/>
              </w:rPr>
              <w:instrText xml:space="preserve"> PAGEREF _Toc48646377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06EDAC80" w14:textId="33F6874F" w:rsidR="00C3443D" w:rsidRDefault="00C1186E">
          <w:pPr>
            <w:pStyle w:val="TOC1"/>
            <w:tabs>
              <w:tab w:val="right" w:leader="dot" w:pos="9350"/>
            </w:tabs>
            <w:rPr>
              <w:rFonts w:asciiTheme="minorHAnsi" w:eastAsiaTheme="minorEastAsia" w:hAnsiTheme="minorHAnsi" w:cstheme="minorBidi"/>
              <w:noProof/>
              <w:sz w:val="22"/>
              <w:szCs w:val="22"/>
            </w:rPr>
          </w:pPr>
          <w:hyperlink w:anchor="_Toc48646378" w:history="1">
            <w:r w:rsidR="00C3443D" w:rsidRPr="00826170">
              <w:rPr>
                <w:rStyle w:val="Hyperlink"/>
                <w:noProof/>
              </w:rPr>
              <w:t>CHAPTER TWO</w:t>
            </w:r>
            <w:r w:rsidR="00C3443D">
              <w:rPr>
                <w:noProof/>
                <w:webHidden/>
              </w:rPr>
              <w:tab/>
            </w:r>
            <w:r w:rsidR="00C3443D">
              <w:rPr>
                <w:noProof/>
                <w:webHidden/>
              </w:rPr>
              <w:fldChar w:fldCharType="begin"/>
            </w:r>
            <w:r w:rsidR="00C3443D">
              <w:rPr>
                <w:noProof/>
                <w:webHidden/>
              </w:rPr>
              <w:instrText xml:space="preserve"> PAGEREF _Toc48646378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6FF5F3F" w14:textId="47EE080D" w:rsidR="00C3443D" w:rsidRDefault="00C1186E">
          <w:pPr>
            <w:pStyle w:val="TOC1"/>
            <w:tabs>
              <w:tab w:val="right" w:leader="dot" w:pos="9350"/>
            </w:tabs>
            <w:rPr>
              <w:rFonts w:asciiTheme="minorHAnsi" w:eastAsiaTheme="minorEastAsia" w:hAnsiTheme="minorHAnsi" w:cstheme="minorBidi"/>
              <w:noProof/>
              <w:sz w:val="22"/>
              <w:szCs w:val="22"/>
            </w:rPr>
          </w:pPr>
          <w:hyperlink w:anchor="_Toc48646379" w:history="1">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9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DF5EF4B" w14:textId="78B676E8"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382" w:history="1">
            <w:r w:rsidR="00C3443D" w:rsidRPr="00826170">
              <w:rPr>
                <w:rStyle w:val="Hyperlink"/>
                <w:noProof/>
              </w:rPr>
              <w:t>2.1.</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82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0EE9F04F" w14:textId="236D2FAE"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383" w:history="1">
            <w:r w:rsidR="00C3443D" w:rsidRPr="00826170">
              <w:rPr>
                <w:rStyle w:val="Hyperlink"/>
                <w:noProof/>
              </w:rPr>
              <w:t>2.2.</w:t>
            </w:r>
            <w:r w:rsidR="00C3443D">
              <w:rPr>
                <w:rFonts w:asciiTheme="minorHAnsi" w:eastAsiaTheme="minorEastAsia" w:hAnsiTheme="minorHAnsi" w:cstheme="minorBidi"/>
                <w:noProof/>
                <w:sz w:val="22"/>
                <w:szCs w:val="22"/>
              </w:rPr>
              <w:tab/>
            </w:r>
            <w:r w:rsidR="00C3443D" w:rsidRPr="00826170">
              <w:rPr>
                <w:rStyle w:val="Hyperlink"/>
                <w:noProof/>
              </w:rPr>
              <w:t>Inside GAN</w:t>
            </w:r>
            <w:r w:rsidR="00C3443D">
              <w:rPr>
                <w:noProof/>
                <w:webHidden/>
              </w:rPr>
              <w:tab/>
            </w:r>
            <w:r w:rsidR="00C3443D">
              <w:rPr>
                <w:noProof/>
                <w:webHidden/>
              </w:rPr>
              <w:fldChar w:fldCharType="begin"/>
            </w:r>
            <w:r w:rsidR="00C3443D">
              <w:rPr>
                <w:noProof/>
                <w:webHidden/>
              </w:rPr>
              <w:instrText xml:space="preserve"> PAGEREF _Toc48646383 \h </w:instrText>
            </w:r>
            <w:r w:rsidR="00C3443D">
              <w:rPr>
                <w:noProof/>
                <w:webHidden/>
              </w:rPr>
            </w:r>
            <w:r w:rsidR="00C3443D">
              <w:rPr>
                <w:noProof/>
                <w:webHidden/>
              </w:rPr>
              <w:fldChar w:fldCharType="separate"/>
            </w:r>
            <w:r w:rsidR="00C3443D">
              <w:rPr>
                <w:noProof/>
                <w:webHidden/>
              </w:rPr>
              <w:t>13</w:t>
            </w:r>
            <w:r w:rsidR="00C3443D">
              <w:rPr>
                <w:noProof/>
                <w:webHidden/>
              </w:rPr>
              <w:fldChar w:fldCharType="end"/>
            </w:r>
          </w:hyperlink>
        </w:p>
        <w:p w14:paraId="3FB4B515" w14:textId="29F25764" w:rsidR="00C3443D" w:rsidRDefault="00C1186E">
          <w:pPr>
            <w:pStyle w:val="TOC3"/>
            <w:tabs>
              <w:tab w:val="left" w:pos="1320"/>
              <w:tab w:val="right" w:leader="dot" w:pos="9350"/>
            </w:tabs>
            <w:rPr>
              <w:rFonts w:asciiTheme="minorHAnsi" w:hAnsiTheme="minorHAnsi" w:cstheme="minorBidi"/>
              <w:noProof/>
            </w:rPr>
          </w:pPr>
          <w:hyperlink w:anchor="_Toc48646386" w:history="1">
            <w:r w:rsidR="00C3443D" w:rsidRPr="00826170">
              <w:rPr>
                <w:rStyle w:val="Hyperlink"/>
                <w:noProof/>
              </w:rPr>
              <w:t>2.2.1.</w:t>
            </w:r>
            <w:r w:rsidR="00C3443D">
              <w:rPr>
                <w:rFonts w:asciiTheme="minorHAnsi" w:hAnsiTheme="minorHAnsi" w:cstheme="minorBidi"/>
                <w:noProof/>
              </w:rPr>
              <w:tab/>
            </w:r>
            <w:r w:rsidR="00C3443D" w:rsidRPr="00826170">
              <w:rPr>
                <w:rStyle w:val="Hyperlink"/>
                <w:noProof/>
              </w:rPr>
              <w:t>GAN training</w:t>
            </w:r>
            <w:r w:rsidR="00C3443D">
              <w:rPr>
                <w:noProof/>
                <w:webHidden/>
              </w:rPr>
              <w:tab/>
            </w:r>
            <w:r w:rsidR="00C3443D">
              <w:rPr>
                <w:noProof/>
                <w:webHidden/>
              </w:rPr>
              <w:fldChar w:fldCharType="begin"/>
            </w:r>
            <w:r w:rsidR="00C3443D">
              <w:rPr>
                <w:noProof/>
                <w:webHidden/>
              </w:rPr>
              <w:instrText xml:space="preserve"> PAGEREF _Toc48646386 \h </w:instrText>
            </w:r>
            <w:r w:rsidR="00C3443D">
              <w:rPr>
                <w:noProof/>
                <w:webHidden/>
              </w:rPr>
            </w:r>
            <w:r w:rsidR="00C3443D">
              <w:rPr>
                <w:noProof/>
                <w:webHidden/>
              </w:rPr>
              <w:fldChar w:fldCharType="separate"/>
            </w:r>
            <w:r w:rsidR="00C3443D">
              <w:rPr>
                <w:noProof/>
                <w:webHidden/>
              </w:rPr>
              <w:t>14</w:t>
            </w:r>
            <w:r w:rsidR="00C3443D">
              <w:rPr>
                <w:noProof/>
                <w:webHidden/>
              </w:rPr>
              <w:fldChar w:fldCharType="end"/>
            </w:r>
          </w:hyperlink>
        </w:p>
        <w:p w14:paraId="1293AAD1" w14:textId="5CD9BE7F" w:rsidR="00C3443D" w:rsidRDefault="00C1186E">
          <w:pPr>
            <w:pStyle w:val="TOC3"/>
            <w:tabs>
              <w:tab w:val="left" w:pos="1320"/>
              <w:tab w:val="right" w:leader="dot" w:pos="9350"/>
            </w:tabs>
            <w:rPr>
              <w:rFonts w:asciiTheme="minorHAnsi" w:hAnsiTheme="minorHAnsi" w:cstheme="minorBidi"/>
              <w:noProof/>
            </w:rPr>
          </w:pPr>
          <w:hyperlink w:anchor="_Toc48646387" w:history="1">
            <w:r w:rsidR="00C3443D" w:rsidRPr="00826170">
              <w:rPr>
                <w:rStyle w:val="Hyperlink"/>
                <w:noProof/>
              </w:rPr>
              <w:t>2.2.2.</w:t>
            </w:r>
            <w:r w:rsidR="00C3443D">
              <w:rPr>
                <w:rFonts w:asciiTheme="minorHAnsi" w:hAnsiTheme="minorHAnsi" w:cstheme="minorBidi"/>
                <w:noProof/>
              </w:rPr>
              <w:tab/>
            </w:r>
            <w:r w:rsidR="00C3443D" w:rsidRPr="00826170">
              <w:rPr>
                <w:rStyle w:val="Hyperlink"/>
                <w:noProof/>
                <w:shd w:val="clear" w:color="auto" w:fill="FFFFFF"/>
              </w:rPr>
              <w:t>Conditional GAN</w:t>
            </w:r>
            <w:r w:rsidR="00C3443D">
              <w:rPr>
                <w:noProof/>
                <w:webHidden/>
              </w:rPr>
              <w:tab/>
            </w:r>
            <w:r w:rsidR="00C3443D">
              <w:rPr>
                <w:noProof/>
                <w:webHidden/>
              </w:rPr>
              <w:fldChar w:fldCharType="begin"/>
            </w:r>
            <w:r w:rsidR="00C3443D">
              <w:rPr>
                <w:noProof/>
                <w:webHidden/>
              </w:rPr>
              <w:instrText xml:space="preserve"> PAGEREF _Toc48646387 \h </w:instrText>
            </w:r>
            <w:r w:rsidR="00C3443D">
              <w:rPr>
                <w:noProof/>
                <w:webHidden/>
              </w:rPr>
            </w:r>
            <w:r w:rsidR="00C3443D">
              <w:rPr>
                <w:noProof/>
                <w:webHidden/>
              </w:rPr>
              <w:fldChar w:fldCharType="separate"/>
            </w:r>
            <w:r w:rsidR="00C3443D">
              <w:rPr>
                <w:noProof/>
                <w:webHidden/>
              </w:rPr>
              <w:t>15</w:t>
            </w:r>
            <w:r w:rsidR="00C3443D">
              <w:rPr>
                <w:noProof/>
                <w:webHidden/>
              </w:rPr>
              <w:fldChar w:fldCharType="end"/>
            </w:r>
          </w:hyperlink>
        </w:p>
        <w:p w14:paraId="460CD2A4" w14:textId="606A037D"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388" w:history="1">
            <w:r w:rsidR="00C3443D" w:rsidRPr="00826170">
              <w:rPr>
                <w:rStyle w:val="Hyperlink"/>
                <w:noProof/>
              </w:rPr>
              <w:t>2.3.</w:t>
            </w:r>
            <w:r w:rsidR="00C3443D">
              <w:rPr>
                <w:rFonts w:asciiTheme="minorHAnsi" w:eastAsiaTheme="minorEastAsia" w:hAnsiTheme="minorHAnsi" w:cstheme="minorBidi"/>
                <w:noProof/>
                <w:sz w:val="22"/>
                <w:szCs w:val="22"/>
              </w:rPr>
              <w:tab/>
            </w:r>
            <w:r w:rsidR="00C3443D" w:rsidRPr="00826170">
              <w:rPr>
                <w:rStyle w:val="Hyperlink"/>
                <w:noProof/>
              </w:rPr>
              <w:t>Image to Image translation</w:t>
            </w:r>
            <w:r w:rsidR="00C3443D">
              <w:rPr>
                <w:noProof/>
                <w:webHidden/>
              </w:rPr>
              <w:tab/>
            </w:r>
            <w:r w:rsidR="00C3443D">
              <w:rPr>
                <w:noProof/>
                <w:webHidden/>
              </w:rPr>
              <w:fldChar w:fldCharType="begin"/>
            </w:r>
            <w:r w:rsidR="00C3443D">
              <w:rPr>
                <w:noProof/>
                <w:webHidden/>
              </w:rPr>
              <w:instrText xml:space="preserve"> PAGEREF _Toc48646388 \h </w:instrText>
            </w:r>
            <w:r w:rsidR="00C3443D">
              <w:rPr>
                <w:noProof/>
                <w:webHidden/>
              </w:rPr>
            </w:r>
            <w:r w:rsidR="00C3443D">
              <w:rPr>
                <w:noProof/>
                <w:webHidden/>
              </w:rPr>
              <w:fldChar w:fldCharType="separate"/>
            </w:r>
            <w:r w:rsidR="00C3443D">
              <w:rPr>
                <w:noProof/>
                <w:webHidden/>
              </w:rPr>
              <w:t>16</w:t>
            </w:r>
            <w:r w:rsidR="00C3443D">
              <w:rPr>
                <w:noProof/>
                <w:webHidden/>
              </w:rPr>
              <w:fldChar w:fldCharType="end"/>
            </w:r>
          </w:hyperlink>
        </w:p>
        <w:p w14:paraId="74F9B8B0" w14:textId="62E76366"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389" w:history="1">
            <w:r w:rsidR="00C3443D" w:rsidRPr="00826170">
              <w:rPr>
                <w:rStyle w:val="Hyperlink"/>
                <w:noProof/>
              </w:rPr>
              <w:t>2.4.</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389 \h </w:instrText>
            </w:r>
            <w:r w:rsidR="00C3443D">
              <w:rPr>
                <w:noProof/>
                <w:webHidden/>
              </w:rPr>
            </w:r>
            <w:r w:rsidR="00C3443D">
              <w:rPr>
                <w:noProof/>
                <w:webHidden/>
              </w:rPr>
              <w:fldChar w:fldCharType="separate"/>
            </w:r>
            <w:r w:rsidR="00C3443D">
              <w:rPr>
                <w:noProof/>
                <w:webHidden/>
              </w:rPr>
              <w:t>18</w:t>
            </w:r>
            <w:r w:rsidR="00C3443D">
              <w:rPr>
                <w:noProof/>
                <w:webHidden/>
              </w:rPr>
              <w:fldChar w:fldCharType="end"/>
            </w:r>
          </w:hyperlink>
        </w:p>
        <w:p w14:paraId="2B2F3359" w14:textId="1F471981" w:rsidR="00C3443D" w:rsidRDefault="00C1186E">
          <w:pPr>
            <w:pStyle w:val="TOC3"/>
            <w:tabs>
              <w:tab w:val="left" w:pos="1320"/>
              <w:tab w:val="right" w:leader="dot" w:pos="9350"/>
            </w:tabs>
            <w:rPr>
              <w:rFonts w:asciiTheme="minorHAnsi" w:hAnsiTheme="minorHAnsi" w:cstheme="minorBidi"/>
              <w:noProof/>
            </w:rPr>
          </w:pPr>
          <w:hyperlink w:anchor="_Toc48646392" w:history="1">
            <w:r w:rsidR="00C3443D" w:rsidRPr="00826170">
              <w:rPr>
                <w:rStyle w:val="Hyperlink"/>
                <w:noProof/>
              </w:rPr>
              <w:t>2.4.1.</w:t>
            </w:r>
            <w:r w:rsidR="00C3443D">
              <w:rPr>
                <w:rFonts w:asciiTheme="minorHAnsi" w:hAnsiTheme="minorHAnsi" w:cstheme="minorBidi"/>
                <w:noProof/>
              </w:rPr>
              <w:tab/>
            </w:r>
            <w:r w:rsidR="00C3443D" w:rsidRPr="00826170">
              <w:rPr>
                <w:rStyle w:val="Hyperlink"/>
                <w:noProof/>
              </w:rPr>
              <w:t>Temporal information</w:t>
            </w:r>
            <w:r w:rsidR="00C3443D">
              <w:rPr>
                <w:noProof/>
                <w:webHidden/>
              </w:rPr>
              <w:tab/>
            </w:r>
            <w:r w:rsidR="00C3443D">
              <w:rPr>
                <w:noProof/>
                <w:webHidden/>
              </w:rPr>
              <w:fldChar w:fldCharType="begin"/>
            </w:r>
            <w:r w:rsidR="00C3443D">
              <w:rPr>
                <w:noProof/>
                <w:webHidden/>
              </w:rPr>
              <w:instrText xml:space="preserve"> PAGEREF _Toc48646392 \h </w:instrText>
            </w:r>
            <w:r w:rsidR="00C3443D">
              <w:rPr>
                <w:noProof/>
                <w:webHidden/>
              </w:rPr>
            </w:r>
            <w:r w:rsidR="00C3443D">
              <w:rPr>
                <w:noProof/>
                <w:webHidden/>
              </w:rPr>
              <w:fldChar w:fldCharType="separate"/>
            </w:r>
            <w:r w:rsidR="00C3443D">
              <w:rPr>
                <w:noProof/>
                <w:webHidden/>
              </w:rPr>
              <w:t>19</w:t>
            </w:r>
            <w:r w:rsidR="00C3443D">
              <w:rPr>
                <w:noProof/>
                <w:webHidden/>
              </w:rPr>
              <w:fldChar w:fldCharType="end"/>
            </w:r>
          </w:hyperlink>
        </w:p>
        <w:p w14:paraId="4CD1971A" w14:textId="1E91C1C2" w:rsidR="00C3443D" w:rsidRDefault="00C1186E">
          <w:pPr>
            <w:pStyle w:val="TOC3"/>
            <w:tabs>
              <w:tab w:val="left" w:pos="1320"/>
              <w:tab w:val="right" w:leader="dot" w:pos="9350"/>
            </w:tabs>
            <w:rPr>
              <w:rFonts w:asciiTheme="minorHAnsi" w:hAnsiTheme="minorHAnsi" w:cstheme="minorBidi"/>
              <w:noProof/>
            </w:rPr>
          </w:pPr>
          <w:hyperlink w:anchor="_Toc48646393" w:history="1">
            <w:r w:rsidR="00C3443D" w:rsidRPr="00826170">
              <w:rPr>
                <w:rStyle w:val="Hyperlink"/>
                <w:noProof/>
              </w:rPr>
              <w:t>2.4.2.</w:t>
            </w:r>
            <w:r w:rsidR="00C3443D">
              <w:rPr>
                <w:rFonts w:asciiTheme="minorHAnsi" w:hAnsiTheme="minorHAnsi" w:cstheme="minorBidi"/>
                <w:noProof/>
              </w:rPr>
              <w:tab/>
            </w:r>
            <w:r w:rsidR="00C3443D" w:rsidRPr="00826170">
              <w:rPr>
                <w:rStyle w:val="Hyperlink"/>
                <w:noProof/>
              </w:rPr>
              <w:t>Spatio-temporal information</w:t>
            </w:r>
            <w:r w:rsidR="00C3443D">
              <w:rPr>
                <w:noProof/>
                <w:webHidden/>
              </w:rPr>
              <w:tab/>
            </w:r>
            <w:r w:rsidR="00C3443D">
              <w:rPr>
                <w:noProof/>
                <w:webHidden/>
              </w:rPr>
              <w:fldChar w:fldCharType="begin"/>
            </w:r>
            <w:r w:rsidR="00C3443D">
              <w:rPr>
                <w:noProof/>
                <w:webHidden/>
              </w:rPr>
              <w:instrText xml:space="preserve"> PAGEREF _Toc48646393 \h </w:instrText>
            </w:r>
            <w:r w:rsidR="00C3443D">
              <w:rPr>
                <w:noProof/>
                <w:webHidden/>
              </w:rPr>
            </w:r>
            <w:r w:rsidR="00C3443D">
              <w:rPr>
                <w:noProof/>
                <w:webHidden/>
              </w:rPr>
              <w:fldChar w:fldCharType="separate"/>
            </w:r>
            <w:r w:rsidR="00C3443D">
              <w:rPr>
                <w:noProof/>
                <w:webHidden/>
              </w:rPr>
              <w:t>21</w:t>
            </w:r>
            <w:r w:rsidR="00C3443D">
              <w:rPr>
                <w:noProof/>
                <w:webHidden/>
              </w:rPr>
              <w:fldChar w:fldCharType="end"/>
            </w:r>
          </w:hyperlink>
        </w:p>
        <w:p w14:paraId="1F9E9C03" w14:textId="12804397"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394" w:history="1">
            <w:r w:rsidR="00C3443D" w:rsidRPr="00826170">
              <w:rPr>
                <w:rStyle w:val="Hyperlink"/>
                <w:noProof/>
              </w:rPr>
              <w:t>2.5.</w:t>
            </w:r>
            <w:r w:rsidR="00C3443D">
              <w:rPr>
                <w:rFonts w:asciiTheme="minorHAnsi" w:eastAsiaTheme="minorEastAsia" w:hAnsiTheme="minorHAnsi" w:cstheme="minorBidi"/>
                <w:noProof/>
                <w:sz w:val="22"/>
                <w:szCs w:val="22"/>
              </w:rPr>
              <w:tab/>
            </w:r>
            <w:r w:rsidR="00C3443D" w:rsidRPr="00826170">
              <w:rPr>
                <w:rStyle w:val="Hyperlink"/>
                <w:noProof/>
              </w:rPr>
              <w:t>Recent work summary</w:t>
            </w:r>
            <w:r w:rsidR="00C3443D">
              <w:rPr>
                <w:noProof/>
                <w:webHidden/>
              </w:rPr>
              <w:tab/>
            </w:r>
            <w:r w:rsidR="00C3443D">
              <w:rPr>
                <w:noProof/>
                <w:webHidden/>
              </w:rPr>
              <w:fldChar w:fldCharType="begin"/>
            </w:r>
            <w:r w:rsidR="00C3443D">
              <w:rPr>
                <w:noProof/>
                <w:webHidden/>
              </w:rPr>
              <w:instrText xml:space="preserve"> PAGEREF _Toc48646394 \h </w:instrText>
            </w:r>
            <w:r w:rsidR="00C3443D">
              <w:rPr>
                <w:noProof/>
                <w:webHidden/>
              </w:rPr>
            </w:r>
            <w:r w:rsidR="00C3443D">
              <w:rPr>
                <w:noProof/>
                <w:webHidden/>
              </w:rPr>
              <w:fldChar w:fldCharType="separate"/>
            </w:r>
            <w:r w:rsidR="00C3443D">
              <w:rPr>
                <w:noProof/>
                <w:webHidden/>
              </w:rPr>
              <w:t>23</w:t>
            </w:r>
            <w:r w:rsidR="00C3443D">
              <w:rPr>
                <w:noProof/>
                <w:webHidden/>
              </w:rPr>
              <w:fldChar w:fldCharType="end"/>
            </w:r>
          </w:hyperlink>
        </w:p>
        <w:p w14:paraId="22D3D138" w14:textId="00A9F3ED" w:rsidR="00C3443D" w:rsidRDefault="00C1186E">
          <w:pPr>
            <w:pStyle w:val="TOC1"/>
            <w:tabs>
              <w:tab w:val="right" w:leader="dot" w:pos="9350"/>
            </w:tabs>
            <w:rPr>
              <w:rFonts w:asciiTheme="minorHAnsi" w:eastAsiaTheme="minorEastAsia" w:hAnsiTheme="minorHAnsi" w:cstheme="minorBidi"/>
              <w:noProof/>
              <w:sz w:val="22"/>
              <w:szCs w:val="22"/>
            </w:rPr>
          </w:pPr>
          <w:hyperlink w:anchor="_Toc48646395" w:history="1">
            <w:r w:rsidR="00C3443D" w:rsidRPr="00826170">
              <w:rPr>
                <w:rStyle w:val="Hyperlink"/>
                <w:noProof/>
              </w:rPr>
              <w:t>CHAPTER THREE</w:t>
            </w:r>
            <w:r w:rsidR="00C3443D">
              <w:rPr>
                <w:noProof/>
                <w:webHidden/>
              </w:rPr>
              <w:tab/>
            </w:r>
            <w:r w:rsidR="00C3443D">
              <w:rPr>
                <w:noProof/>
                <w:webHidden/>
              </w:rPr>
              <w:fldChar w:fldCharType="begin"/>
            </w:r>
            <w:r w:rsidR="00C3443D">
              <w:rPr>
                <w:noProof/>
                <w:webHidden/>
              </w:rPr>
              <w:instrText xml:space="preserve"> PAGEREF _Toc48646395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30E18AD" w14:textId="0ED4CF95" w:rsidR="00C3443D" w:rsidRDefault="00C1186E">
          <w:pPr>
            <w:pStyle w:val="TOC1"/>
            <w:tabs>
              <w:tab w:val="right" w:leader="dot" w:pos="9350"/>
            </w:tabs>
            <w:rPr>
              <w:rFonts w:asciiTheme="minorHAnsi" w:eastAsiaTheme="minorEastAsia" w:hAnsiTheme="minorHAnsi" w:cstheme="minorBidi"/>
              <w:noProof/>
              <w:sz w:val="22"/>
              <w:szCs w:val="22"/>
            </w:rPr>
          </w:pPr>
          <w:hyperlink w:anchor="_Toc48646396" w:history="1">
            <w:r w:rsidR="00C3443D" w:rsidRPr="00826170">
              <w:rPr>
                <w:rStyle w:val="Hyperlink"/>
                <w:noProof/>
              </w:rPr>
              <w:t>Materials and Methods</w:t>
            </w:r>
            <w:r w:rsidR="00C3443D">
              <w:rPr>
                <w:noProof/>
                <w:webHidden/>
              </w:rPr>
              <w:tab/>
            </w:r>
            <w:r w:rsidR="00C3443D">
              <w:rPr>
                <w:noProof/>
                <w:webHidden/>
              </w:rPr>
              <w:fldChar w:fldCharType="begin"/>
            </w:r>
            <w:r w:rsidR="00C3443D">
              <w:rPr>
                <w:noProof/>
                <w:webHidden/>
              </w:rPr>
              <w:instrText xml:space="preserve"> PAGEREF _Toc48646396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ED57BB1" w14:textId="79BA43EB"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399" w:history="1">
            <w:r w:rsidR="00C3443D" w:rsidRPr="00826170">
              <w:rPr>
                <w:rStyle w:val="Hyperlink"/>
                <w:noProof/>
              </w:rPr>
              <w:t>3.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399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1EF6FCC9" w14:textId="208690E0"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00" w:history="1">
            <w:r w:rsidR="00C3443D" w:rsidRPr="00826170">
              <w:rPr>
                <w:rStyle w:val="Hyperlink"/>
                <w:noProof/>
              </w:rPr>
              <w:t>3.2.</w:t>
            </w:r>
            <w:r w:rsidR="00C3443D">
              <w:rPr>
                <w:rFonts w:asciiTheme="minorHAnsi" w:eastAsiaTheme="minorEastAsia" w:hAnsiTheme="minorHAnsi" w:cstheme="minorBidi"/>
                <w:noProof/>
                <w:sz w:val="22"/>
                <w:szCs w:val="22"/>
              </w:rPr>
              <w:tab/>
            </w:r>
            <w:r w:rsidR="00C3443D" w:rsidRPr="00826170">
              <w:rPr>
                <w:rStyle w:val="Hyperlink"/>
                <w:noProof/>
              </w:rPr>
              <w:t>Dataset</w:t>
            </w:r>
            <w:r w:rsidR="00C3443D">
              <w:rPr>
                <w:noProof/>
                <w:webHidden/>
              </w:rPr>
              <w:tab/>
            </w:r>
            <w:r w:rsidR="00C3443D">
              <w:rPr>
                <w:noProof/>
                <w:webHidden/>
              </w:rPr>
              <w:fldChar w:fldCharType="begin"/>
            </w:r>
            <w:r w:rsidR="00C3443D">
              <w:rPr>
                <w:noProof/>
                <w:webHidden/>
              </w:rPr>
              <w:instrText xml:space="preserve"> PAGEREF _Toc48646400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044C6970" w14:textId="11E07B76"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01" w:history="1">
            <w:r w:rsidR="00C3443D" w:rsidRPr="00826170">
              <w:rPr>
                <w:rStyle w:val="Hyperlink"/>
                <w:noProof/>
              </w:rPr>
              <w:t>3.3.</w:t>
            </w:r>
            <w:r w:rsidR="00C3443D">
              <w:rPr>
                <w:rFonts w:asciiTheme="minorHAnsi" w:eastAsiaTheme="minorEastAsia" w:hAnsiTheme="minorHAnsi" w:cstheme="minorBidi"/>
                <w:noProof/>
                <w:sz w:val="22"/>
                <w:szCs w:val="22"/>
              </w:rPr>
              <w:tab/>
            </w:r>
            <w:r w:rsidR="00C3443D" w:rsidRPr="00826170">
              <w:rPr>
                <w:rStyle w:val="Hyperlink"/>
                <w:noProof/>
              </w:rPr>
              <w:t>Development tools</w:t>
            </w:r>
            <w:r w:rsidR="00C3443D">
              <w:rPr>
                <w:noProof/>
                <w:webHidden/>
              </w:rPr>
              <w:tab/>
            </w:r>
            <w:r w:rsidR="00C3443D">
              <w:rPr>
                <w:noProof/>
                <w:webHidden/>
              </w:rPr>
              <w:fldChar w:fldCharType="begin"/>
            </w:r>
            <w:r w:rsidR="00C3443D">
              <w:rPr>
                <w:noProof/>
                <w:webHidden/>
              </w:rPr>
              <w:instrText xml:space="preserve"> PAGEREF _Toc48646401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0275ACEE" w14:textId="1C6A07F7"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02" w:history="1">
            <w:r w:rsidR="00C3443D" w:rsidRPr="00826170">
              <w:rPr>
                <w:rStyle w:val="Hyperlink"/>
                <w:noProof/>
              </w:rPr>
              <w:t>3.4.</w:t>
            </w:r>
            <w:r w:rsidR="00C3443D">
              <w:rPr>
                <w:rFonts w:asciiTheme="minorHAnsi" w:eastAsiaTheme="minorEastAsia" w:hAnsiTheme="minorHAnsi" w:cstheme="minorBidi"/>
                <w:noProof/>
                <w:sz w:val="22"/>
                <w:szCs w:val="22"/>
              </w:rPr>
              <w:tab/>
            </w:r>
            <w:r w:rsidR="00C3443D" w:rsidRPr="00826170">
              <w:rPr>
                <w:rStyle w:val="Hyperlink"/>
                <w:noProof/>
              </w:rPr>
              <w:t>Design tools</w:t>
            </w:r>
            <w:r w:rsidR="00C3443D">
              <w:rPr>
                <w:noProof/>
                <w:webHidden/>
              </w:rPr>
              <w:tab/>
            </w:r>
            <w:r w:rsidR="00C3443D">
              <w:rPr>
                <w:noProof/>
                <w:webHidden/>
              </w:rPr>
              <w:fldChar w:fldCharType="begin"/>
            </w:r>
            <w:r w:rsidR="00C3443D">
              <w:rPr>
                <w:noProof/>
                <w:webHidden/>
              </w:rPr>
              <w:instrText xml:space="preserve"> PAGEREF _Toc48646402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7777E59F" w14:textId="070C7FD8"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03" w:history="1">
            <w:r w:rsidR="00C3443D" w:rsidRPr="00826170">
              <w:rPr>
                <w:rStyle w:val="Hyperlink"/>
                <w:noProof/>
              </w:rPr>
              <w:t>3.5.</w:t>
            </w:r>
            <w:r w:rsidR="00C3443D">
              <w:rPr>
                <w:rFonts w:asciiTheme="minorHAnsi" w:eastAsiaTheme="minorEastAsia" w:hAnsiTheme="minorHAnsi" w:cstheme="minorBidi"/>
                <w:noProof/>
                <w:sz w:val="22"/>
                <w:szCs w:val="22"/>
              </w:rPr>
              <w:tab/>
            </w:r>
            <w:r w:rsidR="00C3443D" w:rsidRPr="00826170">
              <w:rPr>
                <w:rStyle w:val="Hyperlink"/>
                <w:noProof/>
              </w:rPr>
              <w:t>Prototype development framework</w:t>
            </w:r>
            <w:r w:rsidR="00C3443D">
              <w:rPr>
                <w:noProof/>
                <w:webHidden/>
              </w:rPr>
              <w:tab/>
            </w:r>
            <w:r w:rsidR="00C3443D">
              <w:rPr>
                <w:noProof/>
                <w:webHidden/>
              </w:rPr>
              <w:fldChar w:fldCharType="begin"/>
            </w:r>
            <w:r w:rsidR="00C3443D">
              <w:rPr>
                <w:noProof/>
                <w:webHidden/>
              </w:rPr>
              <w:instrText xml:space="preserve"> PAGEREF _Toc48646403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4DB109B0" w14:textId="6B5D32CC" w:rsidR="00C3443D" w:rsidRDefault="00C1186E">
          <w:pPr>
            <w:pStyle w:val="TOC3"/>
            <w:tabs>
              <w:tab w:val="left" w:pos="1320"/>
              <w:tab w:val="right" w:leader="dot" w:pos="9350"/>
            </w:tabs>
            <w:rPr>
              <w:rFonts w:asciiTheme="minorHAnsi" w:hAnsiTheme="minorHAnsi" w:cstheme="minorBidi"/>
              <w:noProof/>
            </w:rPr>
          </w:pPr>
          <w:hyperlink w:anchor="_Toc48646408" w:history="1">
            <w:r w:rsidR="00C3443D" w:rsidRPr="00826170">
              <w:rPr>
                <w:rStyle w:val="Hyperlink"/>
                <w:noProof/>
              </w:rPr>
              <w:t>3.5.1.</w:t>
            </w:r>
            <w:r w:rsidR="00C3443D">
              <w:rPr>
                <w:rFonts w:asciiTheme="minorHAnsi" w:hAnsiTheme="minorHAnsi" w:cstheme="minorBidi"/>
                <w:noProof/>
              </w:rPr>
              <w:tab/>
            </w:r>
            <w:r w:rsidR="00C3443D" w:rsidRPr="00826170">
              <w:rPr>
                <w:rStyle w:val="Hyperlink"/>
                <w:noProof/>
              </w:rPr>
              <w:t>TensorFlow</w:t>
            </w:r>
            <w:r w:rsidR="00C3443D">
              <w:rPr>
                <w:noProof/>
                <w:webHidden/>
              </w:rPr>
              <w:tab/>
            </w:r>
            <w:r w:rsidR="00C3443D">
              <w:rPr>
                <w:noProof/>
                <w:webHidden/>
              </w:rPr>
              <w:fldChar w:fldCharType="begin"/>
            </w:r>
            <w:r w:rsidR="00C3443D">
              <w:rPr>
                <w:noProof/>
                <w:webHidden/>
              </w:rPr>
              <w:instrText xml:space="preserve"> PAGEREF _Toc48646408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1BCD7856" w14:textId="588C875D" w:rsidR="00C3443D" w:rsidRDefault="00C1186E">
          <w:pPr>
            <w:pStyle w:val="TOC3"/>
            <w:tabs>
              <w:tab w:val="left" w:pos="1320"/>
              <w:tab w:val="right" w:leader="dot" w:pos="9350"/>
            </w:tabs>
            <w:rPr>
              <w:rFonts w:asciiTheme="minorHAnsi" w:hAnsiTheme="minorHAnsi" w:cstheme="minorBidi"/>
              <w:noProof/>
            </w:rPr>
          </w:pPr>
          <w:hyperlink w:anchor="_Toc48646409" w:history="1">
            <w:r w:rsidR="00C3443D" w:rsidRPr="00826170">
              <w:rPr>
                <w:rStyle w:val="Hyperlink"/>
                <w:noProof/>
              </w:rPr>
              <w:t>3.5.2.</w:t>
            </w:r>
            <w:r w:rsidR="00C3443D">
              <w:rPr>
                <w:rFonts w:asciiTheme="minorHAnsi" w:hAnsiTheme="minorHAnsi" w:cstheme="minorBidi"/>
                <w:noProof/>
              </w:rPr>
              <w:tab/>
            </w:r>
            <w:r w:rsidR="00C3443D" w:rsidRPr="00826170">
              <w:rPr>
                <w:rStyle w:val="Hyperlink"/>
                <w:noProof/>
              </w:rPr>
              <w:t>Keras</w:t>
            </w:r>
            <w:r w:rsidR="00C3443D">
              <w:rPr>
                <w:noProof/>
                <w:webHidden/>
              </w:rPr>
              <w:tab/>
            </w:r>
            <w:r w:rsidR="00C3443D">
              <w:rPr>
                <w:noProof/>
                <w:webHidden/>
              </w:rPr>
              <w:fldChar w:fldCharType="begin"/>
            </w:r>
            <w:r w:rsidR="00C3443D">
              <w:rPr>
                <w:noProof/>
                <w:webHidden/>
              </w:rPr>
              <w:instrText xml:space="preserve"> PAGEREF _Toc48646409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348E3516" w14:textId="5CA4C93A" w:rsidR="00C3443D" w:rsidRDefault="00C1186E">
          <w:pPr>
            <w:pStyle w:val="TOC3"/>
            <w:tabs>
              <w:tab w:val="left" w:pos="1320"/>
              <w:tab w:val="right" w:leader="dot" w:pos="9350"/>
            </w:tabs>
            <w:rPr>
              <w:rFonts w:asciiTheme="minorHAnsi" w:hAnsiTheme="minorHAnsi" w:cstheme="minorBidi"/>
              <w:noProof/>
            </w:rPr>
          </w:pPr>
          <w:hyperlink w:anchor="_Toc48646410" w:history="1">
            <w:r w:rsidR="00C3443D" w:rsidRPr="00826170">
              <w:rPr>
                <w:rStyle w:val="Hyperlink"/>
                <w:noProof/>
              </w:rPr>
              <w:t>3.5.3.</w:t>
            </w:r>
            <w:r w:rsidR="00C3443D">
              <w:rPr>
                <w:rFonts w:asciiTheme="minorHAnsi" w:hAnsiTheme="minorHAnsi" w:cstheme="minorBidi"/>
                <w:noProof/>
              </w:rPr>
              <w:tab/>
            </w:r>
            <w:r w:rsidR="00C3443D" w:rsidRPr="00826170">
              <w:rPr>
                <w:rStyle w:val="Hyperlink"/>
                <w:noProof/>
              </w:rPr>
              <w:t>OpenCV</w:t>
            </w:r>
            <w:r w:rsidR="00C3443D">
              <w:rPr>
                <w:noProof/>
                <w:webHidden/>
              </w:rPr>
              <w:tab/>
            </w:r>
            <w:r w:rsidR="00C3443D">
              <w:rPr>
                <w:noProof/>
                <w:webHidden/>
              </w:rPr>
              <w:fldChar w:fldCharType="begin"/>
            </w:r>
            <w:r w:rsidR="00C3443D">
              <w:rPr>
                <w:noProof/>
                <w:webHidden/>
              </w:rPr>
              <w:instrText xml:space="preserve"> PAGEREF _Toc48646410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4E976F86" w14:textId="098F0223" w:rsidR="00C3443D" w:rsidRDefault="00C1186E">
          <w:pPr>
            <w:pStyle w:val="TOC3"/>
            <w:tabs>
              <w:tab w:val="left" w:pos="1320"/>
              <w:tab w:val="right" w:leader="dot" w:pos="9350"/>
            </w:tabs>
            <w:rPr>
              <w:rFonts w:asciiTheme="minorHAnsi" w:hAnsiTheme="minorHAnsi" w:cstheme="minorBidi"/>
              <w:noProof/>
            </w:rPr>
          </w:pPr>
          <w:hyperlink w:anchor="_Toc48646411" w:history="1">
            <w:r w:rsidR="00C3443D" w:rsidRPr="00826170">
              <w:rPr>
                <w:rStyle w:val="Hyperlink"/>
                <w:noProof/>
              </w:rPr>
              <w:t>3.5.4.</w:t>
            </w:r>
            <w:r w:rsidR="00C3443D">
              <w:rPr>
                <w:rFonts w:asciiTheme="minorHAnsi" w:hAnsiTheme="minorHAnsi" w:cstheme="minorBidi"/>
                <w:noProof/>
              </w:rPr>
              <w:tab/>
            </w:r>
            <w:r w:rsidR="00C3443D" w:rsidRPr="00826170">
              <w:rPr>
                <w:rStyle w:val="Hyperlink"/>
                <w:noProof/>
              </w:rPr>
              <w:t>MATLAB Deep Network Designer</w:t>
            </w:r>
            <w:r w:rsidR="00C3443D">
              <w:rPr>
                <w:noProof/>
                <w:webHidden/>
              </w:rPr>
              <w:tab/>
            </w:r>
            <w:r w:rsidR="00C3443D">
              <w:rPr>
                <w:noProof/>
                <w:webHidden/>
              </w:rPr>
              <w:fldChar w:fldCharType="begin"/>
            </w:r>
            <w:r w:rsidR="00C3443D">
              <w:rPr>
                <w:noProof/>
                <w:webHidden/>
              </w:rPr>
              <w:instrText xml:space="preserve"> PAGEREF _Toc48646411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29E3C0D" w14:textId="287A6D15"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12" w:history="1">
            <w:r w:rsidR="00C3443D" w:rsidRPr="00826170">
              <w:rPr>
                <w:rStyle w:val="Hyperlink"/>
                <w:noProof/>
              </w:rPr>
              <w:t>3.6.</w:t>
            </w:r>
            <w:r w:rsidR="00C3443D">
              <w:rPr>
                <w:rFonts w:asciiTheme="minorHAnsi" w:eastAsiaTheme="minorEastAsia" w:hAnsiTheme="minorHAnsi" w:cstheme="minorBidi"/>
                <w:noProof/>
                <w:sz w:val="22"/>
                <w:szCs w:val="22"/>
              </w:rPr>
              <w:tab/>
            </w:r>
            <w:r w:rsidR="00C3443D" w:rsidRPr="00826170">
              <w:rPr>
                <w:rStyle w:val="Hyperlink"/>
                <w:noProof/>
              </w:rPr>
              <w:t>Evaluation methods</w:t>
            </w:r>
            <w:r w:rsidR="00C3443D">
              <w:rPr>
                <w:noProof/>
                <w:webHidden/>
              </w:rPr>
              <w:tab/>
            </w:r>
            <w:r w:rsidR="00C3443D">
              <w:rPr>
                <w:noProof/>
                <w:webHidden/>
              </w:rPr>
              <w:fldChar w:fldCharType="begin"/>
            </w:r>
            <w:r w:rsidR="00C3443D">
              <w:rPr>
                <w:noProof/>
                <w:webHidden/>
              </w:rPr>
              <w:instrText xml:space="preserve"> PAGEREF _Toc48646412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B72866E" w14:textId="1989E401" w:rsidR="00C3443D" w:rsidRDefault="00C1186E">
          <w:pPr>
            <w:pStyle w:val="TOC3"/>
            <w:tabs>
              <w:tab w:val="left" w:pos="1320"/>
              <w:tab w:val="right" w:leader="dot" w:pos="9350"/>
            </w:tabs>
            <w:rPr>
              <w:rFonts w:asciiTheme="minorHAnsi" w:hAnsiTheme="minorHAnsi" w:cstheme="minorBidi"/>
              <w:noProof/>
            </w:rPr>
          </w:pPr>
          <w:hyperlink w:anchor="_Toc48646413" w:history="1">
            <w:r w:rsidR="00C3443D" w:rsidRPr="00826170">
              <w:rPr>
                <w:rStyle w:val="Hyperlink"/>
                <w:noProof/>
              </w:rPr>
              <w:t>3.6.1.</w:t>
            </w:r>
            <w:r w:rsidR="00C3443D">
              <w:rPr>
                <w:rFonts w:asciiTheme="minorHAnsi" w:hAnsiTheme="minorHAnsi" w:cstheme="minorBidi"/>
                <w:noProof/>
              </w:rPr>
              <w:tab/>
            </w:r>
            <w:r w:rsidR="00C3443D" w:rsidRPr="00826170">
              <w:rPr>
                <w:rStyle w:val="Hyperlink"/>
                <w:noProof/>
              </w:rPr>
              <w:t>User study</w:t>
            </w:r>
            <w:r w:rsidR="00C3443D">
              <w:rPr>
                <w:noProof/>
                <w:webHidden/>
              </w:rPr>
              <w:tab/>
            </w:r>
            <w:r w:rsidR="00C3443D">
              <w:rPr>
                <w:noProof/>
                <w:webHidden/>
              </w:rPr>
              <w:fldChar w:fldCharType="begin"/>
            </w:r>
            <w:r w:rsidR="00C3443D">
              <w:rPr>
                <w:noProof/>
                <w:webHidden/>
              </w:rPr>
              <w:instrText xml:space="preserve"> PAGEREF _Toc48646413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639BFD48" w14:textId="17015F00" w:rsidR="00C3443D" w:rsidRDefault="00C1186E">
          <w:pPr>
            <w:pStyle w:val="TOC3"/>
            <w:tabs>
              <w:tab w:val="left" w:pos="1320"/>
              <w:tab w:val="right" w:leader="dot" w:pos="9350"/>
            </w:tabs>
            <w:rPr>
              <w:rFonts w:asciiTheme="minorHAnsi" w:hAnsiTheme="minorHAnsi" w:cstheme="minorBidi"/>
              <w:noProof/>
            </w:rPr>
          </w:pPr>
          <w:hyperlink w:anchor="_Toc48646414" w:history="1">
            <w:r w:rsidR="00C3443D" w:rsidRPr="00826170">
              <w:rPr>
                <w:rStyle w:val="Hyperlink"/>
                <w:noProof/>
              </w:rPr>
              <w:t>3.6.2.</w:t>
            </w:r>
            <w:r w:rsidR="00C3443D">
              <w:rPr>
                <w:rFonts w:asciiTheme="minorHAnsi" w:hAnsiTheme="minorHAnsi" w:cstheme="minorBidi"/>
                <w:noProof/>
              </w:rPr>
              <w:tab/>
            </w:r>
            <w:r w:rsidR="00C3443D" w:rsidRPr="00826170">
              <w:rPr>
                <w:rStyle w:val="Hyperlink"/>
                <w:noProof/>
              </w:rPr>
              <w:t>Inception score</w:t>
            </w:r>
            <w:r w:rsidR="00C3443D">
              <w:rPr>
                <w:noProof/>
                <w:webHidden/>
              </w:rPr>
              <w:tab/>
            </w:r>
            <w:r w:rsidR="00C3443D">
              <w:rPr>
                <w:noProof/>
                <w:webHidden/>
              </w:rPr>
              <w:fldChar w:fldCharType="begin"/>
            </w:r>
            <w:r w:rsidR="00C3443D">
              <w:rPr>
                <w:noProof/>
                <w:webHidden/>
              </w:rPr>
              <w:instrText xml:space="preserve"> PAGEREF _Toc48646414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72508C65" w14:textId="21DBFEB5" w:rsidR="00C3443D" w:rsidRDefault="00C1186E">
          <w:pPr>
            <w:pStyle w:val="TOC1"/>
            <w:tabs>
              <w:tab w:val="right" w:leader="dot" w:pos="9350"/>
            </w:tabs>
            <w:rPr>
              <w:rFonts w:asciiTheme="minorHAnsi" w:eastAsiaTheme="minorEastAsia" w:hAnsiTheme="minorHAnsi" w:cstheme="minorBidi"/>
              <w:noProof/>
              <w:sz w:val="22"/>
              <w:szCs w:val="22"/>
            </w:rPr>
          </w:pPr>
          <w:hyperlink w:anchor="_Toc48646415" w:history="1">
            <w:r w:rsidR="00C3443D" w:rsidRPr="00826170">
              <w:rPr>
                <w:rStyle w:val="Hyperlink"/>
                <w:noProof/>
              </w:rPr>
              <w:t>CHAPTER FOUR</w:t>
            </w:r>
            <w:r w:rsidR="00C3443D">
              <w:rPr>
                <w:noProof/>
                <w:webHidden/>
              </w:rPr>
              <w:tab/>
            </w:r>
            <w:r w:rsidR="00C3443D">
              <w:rPr>
                <w:noProof/>
                <w:webHidden/>
              </w:rPr>
              <w:fldChar w:fldCharType="begin"/>
            </w:r>
            <w:r w:rsidR="00C3443D">
              <w:rPr>
                <w:noProof/>
                <w:webHidden/>
              </w:rPr>
              <w:instrText xml:space="preserve"> PAGEREF _Toc48646415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1726E559" w14:textId="6A0A99E2" w:rsidR="00C3443D" w:rsidRDefault="00C1186E">
          <w:pPr>
            <w:pStyle w:val="TOC1"/>
            <w:tabs>
              <w:tab w:val="right" w:leader="dot" w:pos="9350"/>
            </w:tabs>
            <w:rPr>
              <w:rFonts w:asciiTheme="minorHAnsi" w:eastAsiaTheme="minorEastAsia" w:hAnsiTheme="minorHAnsi" w:cstheme="minorBidi"/>
              <w:noProof/>
              <w:sz w:val="22"/>
              <w:szCs w:val="22"/>
            </w:rPr>
          </w:pPr>
          <w:hyperlink w:anchor="_Toc48646416" w:history="1">
            <w:r w:rsidR="00C3443D" w:rsidRPr="00826170">
              <w:rPr>
                <w:rStyle w:val="Hyperlink"/>
                <w:noProof/>
              </w:rPr>
              <w:t>The Proposed work &amp; it’s Implementation</w:t>
            </w:r>
            <w:r w:rsidR="00C3443D">
              <w:rPr>
                <w:noProof/>
                <w:webHidden/>
              </w:rPr>
              <w:tab/>
            </w:r>
            <w:r w:rsidR="00C3443D">
              <w:rPr>
                <w:noProof/>
                <w:webHidden/>
              </w:rPr>
              <w:fldChar w:fldCharType="begin"/>
            </w:r>
            <w:r w:rsidR="00C3443D">
              <w:rPr>
                <w:noProof/>
                <w:webHidden/>
              </w:rPr>
              <w:instrText xml:space="preserve"> PAGEREF _Toc48646416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4A39351D" w14:textId="06677D64"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18"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18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FB772B4" w14:textId="4B2EC1E4"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19"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419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BB81CB7" w14:textId="1AA9D65D"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20"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Image to image transfer</w:t>
            </w:r>
            <w:r w:rsidR="00C3443D">
              <w:rPr>
                <w:noProof/>
                <w:webHidden/>
              </w:rPr>
              <w:tab/>
            </w:r>
            <w:r w:rsidR="00C3443D">
              <w:rPr>
                <w:noProof/>
                <w:webHidden/>
              </w:rPr>
              <w:fldChar w:fldCharType="begin"/>
            </w:r>
            <w:r w:rsidR="00C3443D">
              <w:rPr>
                <w:noProof/>
                <w:webHidden/>
              </w:rPr>
              <w:instrText xml:space="preserve"> PAGEREF _Toc48646420 \h </w:instrText>
            </w:r>
            <w:r w:rsidR="00C3443D">
              <w:rPr>
                <w:noProof/>
                <w:webHidden/>
              </w:rPr>
            </w:r>
            <w:r w:rsidR="00C3443D">
              <w:rPr>
                <w:noProof/>
                <w:webHidden/>
              </w:rPr>
              <w:fldChar w:fldCharType="separate"/>
            </w:r>
            <w:r w:rsidR="00C3443D">
              <w:rPr>
                <w:noProof/>
                <w:webHidden/>
              </w:rPr>
              <w:t>32</w:t>
            </w:r>
            <w:r w:rsidR="00C3443D">
              <w:rPr>
                <w:noProof/>
                <w:webHidden/>
              </w:rPr>
              <w:fldChar w:fldCharType="end"/>
            </w:r>
          </w:hyperlink>
        </w:p>
        <w:p w14:paraId="31324A3C" w14:textId="76A95773"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21"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Cycle-GAN</w:t>
            </w:r>
            <w:r w:rsidR="00C3443D">
              <w:rPr>
                <w:noProof/>
                <w:webHidden/>
              </w:rPr>
              <w:tab/>
            </w:r>
            <w:r w:rsidR="00C3443D">
              <w:rPr>
                <w:noProof/>
                <w:webHidden/>
              </w:rPr>
              <w:fldChar w:fldCharType="begin"/>
            </w:r>
            <w:r w:rsidR="00C3443D">
              <w:rPr>
                <w:noProof/>
                <w:webHidden/>
              </w:rPr>
              <w:instrText xml:space="preserve"> PAGEREF _Toc48646421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7156AAA6" w14:textId="58CC8855" w:rsidR="00C3443D" w:rsidRDefault="00C1186E">
          <w:pPr>
            <w:pStyle w:val="TOC3"/>
            <w:tabs>
              <w:tab w:val="left" w:pos="1320"/>
              <w:tab w:val="right" w:leader="dot" w:pos="9350"/>
            </w:tabs>
            <w:rPr>
              <w:rFonts w:asciiTheme="minorHAnsi" w:hAnsiTheme="minorHAnsi" w:cstheme="minorBidi"/>
              <w:noProof/>
            </w:rPr>
          </w:pPr>
          <w:hyperlink w:anchor="_Toc48646422" w:history="1">
            <w:r w:rsidR="00C3443D" w:rsidRPr="00826170">
              <w:rPr>
                <w:rStyle w:val="Hyperlink"/>
                <w:noProof/>
              </w:rPr>
              <w:t>4.1.1.</w:t>
            </w:r>
            <w:r w:rsidR="00C3443D">
              <w:rPr>
                <w:rFonts w:asciiTheme="minorHAnsi" w:hAnsiTheme="minorHAnsi" w:cstheme="minorBidi"/>
                <w:noProof/>
              </w:rPr>
              <w:tab/>
            </w:r>
            <w:r w:rsidR="00C3443D" w:rsidRPr="00826170">
              <w:rPr>
                <w:rStyle w:val="Hyperlink"/>
                <w:noProof/>
              </w:rPr>
              <w:t>Cycle Loss</w:t>
            </w:r>
            <w:r w:rsidR="00C3443D">
              <w:rPr>
                <w:noProof/>
                <w:webHidden/>
              </w:rPr>
              <w:tab/>
            </w:r>
            <w:r w:rsidR="00C3443D">
              <w:rPr>
                <w:noProof/>
                <w:webHidden/>
              </w:rPr>
              <w:fldChar w:fldCharType="begin"/>
            </w:r>
            <w:r w:rsidR="00C3443D">
              <w:rPr>
                <w:noProof/>
                <w:webHidden/>
              </w:rPr>
              <w:instrText xml:space="preserve"> PAGEREF _Toc48646422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24DD8DC1" w14:textId="62FDFF27" w:rsidR="00C3443D" w:rsidRDefault="00C1186E">
          <w:pPr>
            <w:pStyle w:val="TOC3"/>
            <w:tabs>
              <w:tab w:val="left" w:pos="1320"/>
              <w:tab w:val="right" w:leader="dot" w:pos="9350"/>
            </w:tabs>
            <w:rPr>
              <w:rFonts w:asciiTheme="minorHAnsi" w:hAnsiTheme="minorHAnsi" w:cstheme="minorBidi"/>
              <w:noProof/>
            </w:rPr>
          </w:pPr>
          <w:hyperlink w:anchor="_Toc48646423" w:history="1">
            <w:r w:rsidR="00C3443D" w:rsidRPr="00826170">
              <w:rPr>
                <w:rStyle w:val="Hyperlink"/>
                <w:noProof/>
              </w:rPr>
              <w:t>4.1.2.</w:t>
            </w:r>
            <w:r w:rsidR="00C3443D">
              <w:rPr>
                <w:rFonts w:asciiTheme="minorHAnsi" w:hAnsiTheme="minorHAnsi" w:cstheme="minorBidi"/>
                <w:noProof/>
              </w:rPr>
              <w:tab/>
            </w:r>
            <w:r w:rsidR="00C3443D" w:rsidRPr="00826170">
              <w:rPr>
                <w:rStyle w:val="Hyperlink"/>
                <w:noProof/>
              </w:rPr>
              <w:t>Identity Loss</w:t>
            </w:r>
            <w:r w:rsidR="00C3443D">
              <w:rPr>
                <w:noProof/>
                <w:webHidden/>
              </w:rPr>
              <w:tab/>
            </w:r>
            <w:r w:rsidR="00C3443D">
              <w:rPr>
                <w:noProof/>
                <w:webHidden/>
              </w:rPr>
              <w:fldChar w:fldCharType="begin"/>
            </w:r>
            <w:r w:rsidR="00C3443D">
              <w:rPr>
                <w:noProof/>
                <w:webHidden/>
              </w:rPr>
              <w:instrText xml:space="preserve"> PAGEREF _Toc48646423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6293EADF" w14:textId="7C9BF5FB"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24"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Feature preserving loss</w:t>
            </w:r>
            <w:r w:rsidR="00C3443D">
              <w:rPr>
                <w:noProof/>
                <w:webHidden/>
              </w:rPr>
              <w:tab/>
            </w:r>
            <w:r w:rsidR="00C3443D">
              <w:rPr>
                <w:noProof/>
                <w:webHidden/>
              </w:rPr>
              <w:fldChar w:fldCharType="begin"/>
            </w:r>
            <w:r w:rsidR="00C3443D">
              <w:rPr>
                <w:noProof/>
                <w:webHidden/>
              </w:rPr>
              <w:instrText xml:space="preserve"> PAGEREF _Toc48646424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5FA64AF8" w14:textId="1BAC918D"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25"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Temporal information extractor.</w:t>
            </w:r>
            <w:r w:rsidR="00C3443D">
              <w:rPr>
                <w:noProof/>
                <w:webHidden/>
              </w:rPr>
              <w:tab/>
            </w:r>
            <w:r w:rsidR="00C3443D">
              <w:rPr>
                <w:noProof/>
                <w:webHidden/>
              </w:rPr>
              <w:fldChar w:fldCharType="begin"/>
            </w:r>
            <w:r w:rsidR="00C3443D">
              <w:rPr>
                <w:noProof/>
                <w:webHidden/>
              </w:rPr>
              <w:instrText xml:space="preserve"> PAGEREF _Toc48646425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099703C2" w14:textId="0E6BA202"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26" w:history="1">
            <w:r w:rsidR="00C3443D" w:rsidRPr="00826170">
              <w:rPr>
                <w:rStyle w:val="Hyperlink"/>
                <w:noProof/>
              </w:rPr>
              <w:t>4.4.</w:t>
            </w:r>
            <w:r w:rsidR="00C3443D">
              <w:rPr>
                <w:rFonts w:asciiTheme="minorHAnsi" w:eastAsiaTheme="minorEastAsia" w:hAnsiTheme="minorHAnsi" w:cstheme="minorBidi"/>
                <w:noProof/>
                <w:sz w:val="22"/>
                <w:szCs w:val="22"/>
              </w:rPr>
              <w:tab/>
            </w:r>
            <w:r w:rsidR="00C3443D" w:rsidRPr="00826170">
              <w:rPr>
                <w:rStyle w:val="Hyperlink"/>
                <w:noProof/>
              </w:rPr>
              <w:t>Spatial-temporal information fusion</w:t>
            </w:r>
            <w:r w:rsidR="00C3443D">
              <w:rPr>
                <w:noProof/>
                <w:webHidden/>
              </w:rPr>
              <w:tab/>
            </w:r>
            <w:r w:rsidR="00C3443D">
              <w:rPr>
                <w:noProof/>
                <w:webHidden/>
              </w:rPr>
              <w:fldChar w:fldCharType="begin"/>
            </w:r>
            <w:r w:rsidR="00C3443D">
              <w:rPr>
                <w:noProof/>
                <w:webHidden/>
              </w:rPr>
              <w:instrText xml:space="preserve"> PAGEREF _Toc48646426 \h </w:instrText>
            </w:r>
            <w:r w:rsidR="00C3443D">
              <w:rPr>
                <w:noProof/>
                <w:webHidden/>
              </w:rPr>
            </w:r>
            <w:r w:rsidR="00C3443D">
              <w:rPr>
                <w:noProof/>
                <w:webHidden/>
              </w:rPr>
              <w:fldChar w:fldCharType="separate"/>
            </w:r>
            <w:r w:rsidR="00C3443D">
              <w:rPr>
                <w:noProof/>
                <w:webHidden/>
              </w:rPr>
              <w:t>35</w:t>
            </w:r>
            <w:r w:rsidR="00C3443D">
              <w:rPr>
                <w:noProof/>
                <w:webHidden/>
              </w:rPr>
              <w:fldChar w:fldCharType="end"/>
            </w:r>
          </w:hyperlink>
        </w:p>
        <w:p w14:paraId="0177E007" w14:textId="216AD98A"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27" w:history="1">
            <w:r w:rsidR="00C3443D" w:rsidRPr="00826170">
              <w:rPr>
                <w:rStyle w:val="Hyperlink"/>
                <w:noProof/>
              </w:rPr>
              <w:t>4.5.</w:t>
            </w:r>
            <w:r w:rsidR="00C3443D">
              <w:rPr>
                <w:rFonts w:asciiTheme="minorHAnsi" w:eastAsiaTheme="minorEastAsia" w:hAnsiTheme="minorHAnsi" w:cstheme="minorBidi"/>
                <w:noProof/>
                <w:sz w:val="22"/>
                <w:szCs w:val="22"/>
              </w:rPr>
              <w:tab/>
            </w:r>
            <w:r w:rsidR="00C3443D" w:rsidRPr="00826170">
              <w:rPr>
                <w:rStyle w:val="Hyperlink"/>
                <w:noProof/>
              </w:rPr>
              <w:t>Bring all together (Proposed Work)</w:t>
            </w:r>
            <w:r w:rsidR="00C3443D">
              <w:rPr>
                <w:noProof/>
                <w:webHidden/>
              </w:rPr>
              <w:tab/>
            </w:r>
            <w:r w:rsidR="00C3443D">
              <w:rPr>
                <w:noProof/>
                <w:webHidden/>
              </w:rPr>
              <w:fldChar w:fldCharType="begin"/>
            </w:r>
            <w:r w:rsidR="00C3443D">
              <w:rPr>
                <w:noProof/>
                <w:webHidden/>
              </w:rPr>
              <w:instrText xml:space="preserve"> PAGEREF _Toc48646427 \h </w:instrText>
            </w:r>
            <w:r w:rsidR="00C3443D">
              <w:rPr>
                <w:noProof/>
                <w:webHidden/>
              </w:rPr>
            </w:r>
            <w:r w:rsidR="00C3443D">
              <w:rPr>
                <w:noProof/>
                <w:webHidden/>
              </w:rPr>
              <w:fldChar w:fldCharType="separate"/>
            </w:r>
            <w:r w:rsidR="00C3443D">
              <w:rPr>
                <w:noProof/>
                <w:webHidden/>
              </w:rPr>
              <w:t>36</w:t>
            </w:r>
            <w:r w:rsidR="00C3443D">
              <w:rPr>
                <w:noProof/>
                <w:webHidden/>
              </w:rPr>
              <w:fldChar w:fldCharType="end"/>
            </w:r>
          </w:hyperlink>
        </w:p>
        <w:p w14:paraId="6EDA2902" w14:textId="585BDE69"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28" w:history="1">
            <w:r w:rsidR="00C3443D" w:rsidRPr="00826170">
              <w:rPr>
                <w:rStyle w:val="Hyperlink"/>
                <w:noProof/>
              </w:rPr>
              <w:t>4.6.</w:t>
            </w:r>
            <w:r w:rsidR="00C3443D">
              <w:rPr>
                <w:rFonts w:asciiTheme="minorHAnsi" w:eastAsiaTheme="minorEastAsia" w:hAnsiTheme="minorHAnsi" w:cstheme="minorBidi"/>
                <w:noProof/>
                <w:sz w:val="22"/>
                <w:szCs w:val="22"/>
              </w:rPr>
              <w:tab/>
            </w:r>
            <w:r w:rsidR="00C3443D" w:rsidRPr="00826170">
              <w:rPr>
                <w:rStyle w:val="Hyperlink"/>
                <w:noProof/>
              </w:rPr>
              <w:t>Working Environment.</w:t>
            </w:r>
            <w:r w:rsidR="00C3443D">
              <w:rPr>
                <w:noProof/>
                <w:webHidden/>
              </w:rPr>
              <w:tab/>
            </w:r>
            <w:r w:rsidR="00C3443D">
              <w:rPr>
                <w:noProof/>
                <w:webHidden/>
              </w:rPr>
              <w:fldChar w:fldCharType="begin"/>
            </w:r>
            <w:r w:rsidR="00C3443D">
              <w:rPr>
                <w:noProof/>
                <w:webHidden/>
              </w:rPr>
              <w:instrText xml:space="preserve"> PAGEREF _Toc48646428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426421F8" w14:textId="046332C7"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29" w:history="1">
            <w:r w:rsidR="00C3443D" w:rsidRPr="00826170">
              <w:rPr>
                <w:rStyle w:val="Hyperlink"/>
                <w:noProof/>
              </w:rPr>
              <w:t>4.7.</w:t>
            </w:r>
            <w:r w:rsidR="00C3443D">
              <w:rPr>
                <w:rFonts w:asciiTheme="minorHAnsi" w:eastAsiaTheme="minorEastAsia" w:hAnsiTheme="minorHAnsi" w:cstheme="minorBidi"/>
                <w:noProof/>
                <w:sz w:val="22"/>
                <w:szCs w:val="22"/>
              </w:rPr>
              <w:tab/>
            </w:r>
            <w:r w:rsidR="00C3443D" w:rsidRPr="00826170">
              <w:rPr>
                <w:rStyle w:val="Hyperlink"/>
                <w:noProof/>
              </w:rPr>
              <w:t>Set upping the environments</w:t>
            </w:r>
            <w:r w:rsidR="00C3443D">
              <w:rPr>
                <w:noProof/>
                <w:webHidden/>
              </w:rPr>
              <w:tab/>
            </w:r>
            <w:r w:rsidR="00C3443D">
              <w:rPr>
                <w:noProof/>
                <w:webHidden/>
              </w:rPr>
              <w:fldChar w:fldCharType="begin"/>
            </w:r>
            <w:r w:rsidR="00C3443D">
              <w:rPr>
                <w:noProof/>
                <w:webHidden/>
              </w:rPr>
              <w:instrText xml:space="preserve"> PAGEREF _Toc48646429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16781039" w14:textId="0AD4581F"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30" w:history="1">
            <w:r w:rsidR="00C3443D" w:rsidRPr="00826170">
              <w:rPr>
                <w:rStyle w:val="Hyperlink"/>
                <w:noProof/>
              </w:rPr>
              <w:t>4.8.</w:t>
            </w:r>
            <w:r w:rsidR="00C3443D">
              <w:rPr>
                <w:rFonts w:asciiTheme="minorHAnsi" w:eastAsiaTheme="minorEastAsia" w:hAnsiTheme="minorHAnsi" w:cstheme="minorBidi"/>
                <w:noProof/>
                <w:sz w:val="22"/>
                <w:szCs w:val="22"/>
              </w:rPr>
              <w:tab/>
            </w:r>
            <w:r w:rsidR="00C3443D" w:rsidRPr="00826170">
              <w:rPr>
                <w:rStyle w:val="Hyperlink"/>
                <w:noProof/>
              </w:rPr>
              <w:t>CycleGAN specification</w:t>
            </w:r>
            <w:r w:rsidR="00C3443D">
              <w:rPr>
                <w:noProof/>
                <w:webHidden/>
              </w:rPr>
              <w:tab/>
            </w:r>
            <w:r w:rsidR="00C3443D">
              <w:rPr>
                <w:noProof/>
                <w:webHidden/>
              </w:rPr>
              <w:fldChar w:fldCharType="begin"/>
            </w:r>
            <w:r w:rsidR="00C3443D">
              <w:rPr>
                <w:noProof/>
                <w:webHidden/>
              </w:rPr>
              <w:instrText xml:space="preserve"> PAGEREF _Toc48646430 \h </w:instrText>
            </w:r>
            <w:r w:rsidR="00C3443D">
              <w:rPr>
                <w:noProof/>
                <w:webHidden/>
              </w:rPr>
            </w:r>
            <w:r w:rsidR="00C3443D">
              <w:rPr>
                <w:noProof/>
                <w:webHidden/>
              </w:rPr>
              <w:fldChar w:fldCharType="separate"/>
            </w:r>
            <w:r w:rsidR="00C3443D">
              <w:rPr>
                <w:noProof/>
                <w:webHidden/>
              </w:rPr>
              <w:t>43</w:t>
            </w:r>
            <w:r w:rsidR="00C3443D">
              <w:rPr>
                <w:noProof/>
                <w:webHidden/>
              </w:rPr>
              <w:fldChar w:fldCharType="end"/>
            </w:r>
          </w:hyperlink>
        </w:p>
        <w:p w14:paraId="1713081E" w14:textId="4DE9EA05"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31" w:history="1">
            <w:r w:rsidR="00C3443D" w:rsidRPr="00826170">
              <w:rPr>
                <w:rStyle w:val="Hyperlink"/>
                <w:noProof/>
              </w:rPr>
              <w:t>4.9.</w:t>
            </w:r>
            <w:r w:rsidR="00C3443D">
              <w:rPr>
                <w:rFonts w:asciiTheme="minorHAnsi" w:eastAsiaTheme="minorEastAsia" w:hAnsiTheme="minorHAnsi" w:cstheme="minorBidi"/>
                <w:noProof/>
                <w:sz w:val="22"/>
                <w:szCs w:val="22"/>
              </w:rPr>
              <w:tab/>
            </w:r>
            <w:r w:rsidR="00C3443D" w:rsidRPr="00826170">
              <w:rPr>
                <w:rStyle w:val="Hyperlink"/>
                <w:noProof/>
              </w:rPr>
              <w:t>Implement cycle GAN</w:t>
            </w:r>
            <w:r w:rsidR="00C3443D">
              <w:rPr>
                <w:noProof/>
                <w:webHidden/>
              </w:rPr>
              <w:tab/>
            </w:r>
            <w:r w:rsidR="00C3443D">
              <w:rPr>
                <w:noProof/>
                <w:webHidden/>
              </w:rPr>
              <w:fldChar w:fldCharType="begin"/>
            </w:r>
            <w:r w:rsidR="00C3443D">
              <w:rPr>
                <w:noProof/>
                <w:webHidden/>
              </w:rPr>
              <w:instrText xml:space="preserve"> PAGEREF _Toc48646431 \h </w:instrText>
            </w:r>
            <w:r w:rsidR="00C3443D">
              <w:rPr>
                <w:noProof/>
                <w:webHidden/>
              </w:rPr>
            </w:r>
            <w:r w:rsidR="00C3443D">
              <w:rPr>
                <w:noProof/>
                <w:webHidden/>
              </w:rPr>
              <w:fldChar w:fldCharType="separate"/>
            </w:r>
            <w:r w:rsidR="00C3443D">
              <w:rPr>
                <w:noProof/>
                <w:webHidden/>
              </w:rPr>
              <w:t>44</w:t>
            </w:r>
            <w:r w:rsidR="00C3443D">
              <w:rPr>
                <w:noProof/>
                <w:webHidden/>
              </w:rPr>
              <w:fldChar w:fldCharType="end"/>
            </w:r>
          </w:hyperlink>
        </w:p>
        <w:p w14:paraId="502B1D39" w14:textId="06D7F647" w:rsidR="00C3443D" w:rsidRDefault="00C1186E">
          <w:pPr>
            <w:pStyle w:val="TOC2"/>
            <w:tabs>
              <w:tab w:val="left" w:pos="1100"/>
              <w:tab w:val="right" w:leader="dot" w:pos="9350"/>
            </w:tabs>
            <w:rPr>
              <w:rFonts w:asciiTheme="minorHAnsi" w:eastAsiaTheme="minorEastAsia" w:hAnsiTheme="minorHAnsi" w:cstheme="minorBidi"/>
              <w:noProof/>
              <w:sz w:val="22"/>
              <w:szCs w:val="22"/>
            </w:rPr>
          </w:pPr>
          <w:hyperlink w:anchor="_Toc48646432" w:history="1">
            <w:r w:rsidR="00C3443D" w:rsidRPr="00826170">
              <w:rPr>
                <w:rStyle w:val="Hyperlink"/>
                <w:noProof/>
              </w:rPr>
              <w:t>4.10.</w:t>
            </w:r>
            <w:r w:rsidR="00C3443D">
              <w:rPr>
                <w:rFonts w:asciiTheme="minorHAnsi" w:eastAsiaTheme="minorEastAsia" w:hAnsiTheme="minorHAnsi" w:cstheme="minorBidi"/>
                <w:noProof/>
                <w:sz w:val="22"/>
                <w:szCs w:val="22"/>
              </w:rPr>
              <w:tab/>
            </w:r>
            <w:r w:rsidR="00C3443D" w:rsidRPr="00826170">
              <w:rPr>
                <w:rStyle w:val="Hyperlink"/>
                <w:noProof/>
              </w:rPr>
              <w:t>Temporal information extraction Implementation</w:t>
            </w:r>
            <w:r w:rsidR="00C3443D">
              <w:rPr>
                <w:noProof/>
                <w:webHidden/>
              </w:rPr>
              <w:tab/>
            </w:r>
            <w:r w:rsidR="00C3443D">
              <w:rPr>
                <w:noProof/>
                <w:webHidden/>
              </w:rPr>
              <w:fldChar w:fldCharType="begin"/>
            </w:r>
            <w:r w:rsidR="00C3443D">
              <w:rPr>
                <w:noProof/>
                <w:webHidden/>
              </w:rPr>
              <w:instrText xml:space="preserve"> PAGEREF _Toc48646432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210CE1A2" w14:textId="661BD2B3" w:rsidR="00C3443D" w:rsidRDefault="00C1186E">
          <w:pPr>
            <w:pStyle w:val="TOC2"/>
            <w:tabs>
              <w:tab w:val="left" w:pos="1100"/>
              <w:tab w:val="right" w:leader="dot" w:pos="9350"/>
            </w:tabs>
            <w:rPr>
              <w:rFonts w:asciiTheme="minorHAnsi" w:eastAsiaTheme="minorEastAsia" w:hAnsiTheme="minorHAnsi" w:cstheme="minorBidi"/>
              <w:noProof/>
              <w:sz w:val="22"/>
              <w:szCs w:val="22"/>
            </w:rPr>
          </w:pPr>
          <w:hyperlink w:anchor="_Toc48646433" w:history="1">
            <w:r w:rsidR="00C3443D" w:rsidRPr="00826170">
              <w:rPr>
                <w:rStyle w:val="Hyperlink"/>
                <w:noProof/>
              </w:rPr>
              <w:t>4.11.</w:t>
            </w:r>
            <w:r w:rsidR="00C3443D">
              <w:rPr>
                <w:rFonts w:asciiTheme="minorHAnsi" w:eastAsiaTheme="minorEastAsia" w:hAnsiTheme="minorHAnsi" w:cstheme="minorBidi"/>
                <w:noProof/>
                <w:sz w:val="22"/>
                <w:szCs w:val="22"/>
              </w:rPr>
              <w:tab/>
            </w:r>
            <w:r w:rsidR="00C3443D" w:rsidRPr="00826170">
              <w:rPr>
                <w:rStyle w:val="Hyperlink"/>
                <w:noProof/>
              </w:rPr>
              <w:t>Experiment Class</w:t>
            </w:r>
            <w:r w:rsidR="00C3443D">
              <w:rPr>
                <w:noProof/>
                <w:webHidden/>
              </w:rPr>
              <w:tab/>
            </w:r>
            <w:r w:rsidR="00C3443D">
              <w:rPr>
                <w:noProof/>
                <w:webHidden/>
              </w:rPr>
              <w:fldChar w:fldCharType="begin"/>
            </w:r>
            <w:r w:rsidR="00C3443D">
              <w:rPr>
                <w:noProof/>
                <w:webHidden/>
              </w:rPr>
              <w:instrText xml:space="preserve"> PAGEREF _Toc48646433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0638DA19" w14:textId="77A5CEF4" w:rsidR="00C3443D" w:rsidRDefault="00C1186E">
          <w:pPr>
            <w:pStyle w:val="TOC1"/>
            <w:tabs>
              <w:tab w:val="right" w:leader="dot" w:pos="9350"/>
            </w:tabs>
            <w:rPr>
              <w:rFonts w:asciiTheme="minorHAnsi" w:eastAsiaTheme="minorEastAsia" w:hAnsiTheme="minorHAnsi" w:cstheme="minorBidi"/>
              <w:noProof/>
              <w:sz w:val="22"/>
              <w:szCs w:val="22"/>
            </w:rPr>
          </w:pPr>
          <w:hyperlink w:anchor="_Toc48646434" w:history="1">
            <w:r w:rsidR="00C3443D" w:rsidRPr="00826170">
              <w:rPr>
                <w:rStyle w:val="Hyperlink"/>
                <w:noProof/>
              </w:rPr>
              <w:t>CHAPTER FIVE</w:t>
            </w:r>
            <w:r w:rsidR="00C3443D">
              <w:rPr>
                <w:noProof/>
                <w:webHidden/>
              </w:rPr>
              <w:tab/>
            </w:r>
            <w:r w:rsidR="00C3443D">
              <w:rPr>
                <w:noProof/>
                <w:webHidden/>
              </w:rPr>
              <w:fldChar w:fldCharType="begin"/>
            </w:r>
            <w:r w:rsidR="00C3443D">
              <w:rPr>
                <w:noProof/>
                <w:webHidden/>
              </w:rPr>
              <w:instrText xml:space="preserve"> PAGEREF _Toc48646434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E13A72E" w14:textId="11AA2114" w:rsidR="00C3443D" w:rsidRDefault="00C1186E">
          <w:pPr>
            <w:pStyle w:val="TOC1"/>
            <w:tabs>
              <w:tab w:val="right" w:leader="dot" w:pos="9350"/>
            </w:tabs>
            <w:rPr>
              <w:rFonts w:asciiTheme="minorHAnsi" w:eastAsiaTheme="minorEastAsia" w:hAnsiTheme="minorHAnsi" w:cstheme="minorBidi"/>
              <w:noProof/>
              <w:sz w:val="22"/>
              <w:szCs w:val="22"/>
            </w:rPr>
          </w:pPr>
          <w:hyperlink w:anchor="_Toc48646435" w:history="1">
            <w:r w:rsidR="00C3443D" w:rsidRPr="00826170">
              <w:rPr>
                <w:rStyle w:val="Hyperlink"/>
                <w:noProof/>
              </w:rPr>
              <w:t>Evaluation, Results, and Discussion</w:t>
            </w:r>
            <w:r w:rsidR="00C3443D">
              <w:rPr>
                <w:noProof/>
                <w:webHidden/>
              </w:rPr>
              <w:tab/>
            </w:r>
            <w:r w:rsidR="00C3443D">
              <w:rPr>
                <w:noProof/>
                <w:webHidden/>
              </w:rPr>
              <w:fldChar w:fldCharType="begin"/>
            </w:r>
            <w:r w:rsidR="00C3443D">
              <w:rPr>
                <w:noProof/>
                <w:webHidden/>
              </w:rPr>
              <w:instrText xml:space="preserve"> PAGEREF _Toc48646435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63016F18" w14:textId="1816533F"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37" w:history="1">
            <w:r w:rsidR="00C3443D" w:rsidRPr="00826170">
              <w:rPr>
                <w:rStyle w:val="Hyperlink"/>
                <w:noProof/>
              </w:rPr>
              <w:t>5.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37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90FCE53" w14:textId="387FB867" w:rsidR="00C3443D" w:rsidRDefault="00C1186E">
          <w:pPr>
            <w:pStyle w:val="TOC2"/>
            <w:tabs>
              <w:tab w:val="left" w:pos="880"/>
              <w:tab w:val="right" w:leader="dot" w:pos="9350"/>
            </w:tabs>
            <w:rPr>
              <w:rFonts w:asciiTheme="minorHAnsi" w:eastAsiaTheme="minorEastAsia" w:hAnsiTheme="minorHAnsi" w:cstheme="minorBidi"/>
              <w:noProof/>
              <w:sz w:val="22"/>
              <w:szCs w:val="22"/>
            </w:rPr>
          </w:pPr>
          <w:hyperlink w:anchor="_Toc48646438" w:history="1">
            <w:r w:rsidR="00C3443D" w:rsidRPr="00826170">
              <w:rPr>
                <w:rStyle w:val="Hyperlink"/>
                <w:noProof/>
              </w:rPr>
              <w:t>5.2.</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438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7E6B217D" w14:textId="079D002A" w:rsidR="00C3443D" w:rsidRDefault="00C1186E">
          <w:pPr>
            <w:pStyle w:val="TOC1"/>
            <w:tabs>
              <w:tab w:val="right" w:leader="dot" w:pos="9350"/>
            </w:tabs>
            <w:rPr>
              <w:rFonts w:asciiTheme="minorHAnsi" w:eastAsiaTheme="minorEastAsia" w:hAnsiTheme="minorHAnsi" w:cstheme="minorBidi"/>
              <w:noProof/>
              <w:sz w:val="22"/>
              <w:szCs w:val="22"/>
            </w:rPr>
          </w:pPr>
          <w:hyperlink w:anchor="_Toc48646439" w:history="1">
            <w:r w:rsidR="00C3443D" w:rsidRPr="00826170">
              <w:rPr>
                <w:rStyle w:val="Hyperlink"/>
                <w:noProof/>
              </w:rPr>
              <w:t>CHAPTER SIX</w:t>
            </w:r>
            <w:r w:rsidR="00C3443D">
              <w:rPr>
                <w:noProof/>
                <w:webHidden/>
              </w:rPr>
              <w:tab/>
            </w:r>
            <w:r w:rsidR="00C3443D">
              <w:rPr>
                <w:noProof/>
                <w:webHidden/>
              </w:rPr>
              <w:fldChar w:fldCharType="begin"/>
            </w:r>
            <w:r w:rsidR="00C3443D">
              <w:rPr>
                <w:noProof/>
                <w:webHidden/>
              </w:rPr>
              <w:instrText xml:space="preserve"> PAGEREF _Toc48646439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6EF0A25B" w14:textId="3FB2D5BE" w:rsidR="00C3443D" w:rsidRDefault="00C1186E">
          <w:pPr>
            <w:pStyle w:val="TOC1"/>
            <w:tabs>
              <w:tab w:val="right" w:leader="dot" w:pos="9350"/>
            </w:tabs>
            <w:rPr>
              <w:rFonts w:asciiTheme="minorHAnsi" w:eastAsiaTheme="minorEastAsia" w:hAnsiTheme="minorHAnsi" w:cstheme="minorBidi"/>
              <w:noProof/>
              <w:sz w:val="22"/>
              <w:szCs w:val="22"/>
            </w:rPr>
          </w:pPr>
          <w:hyperlink w:anchor="_Toc48646440" w:history="1">
            <w:r w:rsidR="00C3443D" w:rsidRPr="00826170">
              <w:rPr>
                <w:rStyle w:val="Hyperlink"/>
                <w:noProof/>
              </w:rPr>
              <w:t>Conclusion and Future work</w:t>
            </w:r>
            <w:r w:rsidR="00C3443D">
              <w:rPr>
                <w:noProof/>
                <w:webHidden/>
              </w:rPr>
              <w:tab/>
            </w:r>
            <w:r w:rsidR="00C3443D">
              <w:rPr>
                <w:noProof/>
                <w:webHidden/>
              </w:rPr>
              <w:fldChar w:fldCharType="begin"/>
            </w:r>
            <w:r w:rsidR="00C3443D">
              <w:rPr>
                <w:noProof/>
                <w:webHidden/>
              </w:rPr>
              <w:instrText xml:space="preserve"> PAGEREF _Toc48646440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20917745" w14:textId="577F93BC" w:rsidR="00C3443D" w:rsidRDefault="00C1186E">
          <w:pPr>
            <w:pStyle w:val="TOC1"/>
            <w:tabs>
              <w:tab w:val="right" w:leader="dot" w:pos="9350"/>
            </w:tabs>
            <w:rPr>
              <w:rFonts w:asciiTheme="minorHAnsi" w:eastAsiaTheme="minorEastAsia" w:hAnsiTheme="minorHAnsi" w:cstheme="minorBidi"/>
              <w:noProof/>
              <w:sz w:val="22"/>
              <w:szCs w:val="22"/>
            </w:rPr>
          </w:pPr>
          <w:hyperlink w:anchor="_Toc48646441" w:history="1">
            <w:r w:rsidR="00C3443D" w:rsidRPr="00826170">
              <w:rPr>
                <w:rStyle w:val="Hyperlink"/>
                <w:noProof/>
              </w:rPr>
              <w:t>References</w:t>
            </w:r>
            <w:r w:rsidR="00C3443D">
              <w:rPr>
                <w:noProof/>
                <w:webHidden/>
              </w:rPr>
              <w:tab/>
            </w:r>
            <w:r w:rsidR="00C3443D">
              <w:rPr>
                <w:noProof/>
                <w:webHidden/>
              </w:rPr>
              <w:fldChar w:fldCharType="begin"/>
            </w:r>
            <w:r w:rsidR="00C3443D">
              <w:rPr>
                <w:noProof/>
                <w:webHidden/>
              </w:rPr>
              <w:instrText xml:space="preserve"> PAGEREF _Toc48646441 \h </w:instrText>
            </w:r>
            <w:r w:rsidR="00C3443D">
              <w:rPr>
                <w:noProof/>
                <w:webHidden/>
              </w:rPr>
            </w:r>
            <w:r w:rsidR="00C3443D">
              <w:rPr>
                <w:noProof/>
                <w:webHidden/>
              </w:rPr>
              <w:fldChar w:fldCharType="separate"/>
            </w:r>
            <w:r w:rsidR="00C3443D">
              <w:rPr>
                <w:noProof/>
                <w:webHidden/>
              </w:rPr>
              <w:t>50</w:t>
            </w:r>
            <w:r w:rsidR="00C3443D">
              <w:rPr>
                <w:noProof/>
                <w:webHidden/>
              </w:rPr>
              <w:fldChar w:fldCharType="end"/>
            </w:r>
          </w:hyperlink>
        </w:p>
        <w:p w14:paraId="07994F70" w14:textId="785895F2" w:rsidR="00C3443D" w:rsidRDefault="00C1186E">
          <w:pPr>
            <w:pStyle w:val="TOC1"/>
            <w:tabs>
              <w:tab w:val="right" w:leader="dot" w:pos="9350"/>
            </w:tabs>
            <w:rPr>
              <w:rFonts w:asciiTheme="minorHAnsi" w:eastAsiaTheme="minorEastAsia" w:hAnsiTheme="minorHAnsi" w:cstheme="minorBidi"/>
              <w:noProof/>
              <w:sz w:val="22"/>
              <w:szCs w:val="22"/>
            </w:rPr>
          </w:pPr>
          <w:hyperlink w:anchor="_Toc48646442" w:history="1">
            <w:r w:rsidR="00C3443D" w:rsidRPr="00826170">
              <w:rPr>
                <w:rStyle w:val="Hyperlink"/>
                <w:noProof/>
              </w:rPr>
              <w:t>Appendix</w:t>
            </w:r>
            <w:r w:rsidR="00C3443D">
              <w:rPr>
                <w:noProof/>
                <w:webHidden/>
              </w:rPr>
              <w:tab/>
            </w:r>
            <w:r w:rsidR="00C3443D">
              <w:rPr>
                <w:noProof/>
                <w:webHidden/>
              </w:rPr>
              <w:fldChar w:fldCharType="begin"/>
            </w:r>
            <w:r w:rsidR="00C3443D">
              <w:rPr>
                <w:noProof/>
                <w:webHidden/>
              </w:rPr>
              <w:instrText xml:space="preserve"> PAGEREF _Toc48646442 \h </w:instrText>
            </w:r>
            <w:r w:rsidR="00C3443D">
              <w:rPr>
                <w:noProof/>
                <w:webHidden/>
              </w:rPr>
            </w:r>
            <w:r w:rsidR="00C3443D">
              <w:rPr>
                <w:noProof/>
                <w:webHidden/>
              </w:rPr>
              <w:fldChar w:fldCharType="separate"/>
            </w:r>
            <w:r w:rsidR="00C3443D">
              <w:rPr>
                <w:noProof/>
                <w:webHidden/>
              </w:rPr>
              <w:t>54</w:t>
            </w:r>
            <w:r w:rsidR="00C3443D">
              <w:rPr>
                <w:noProof/>
                <w:webHidden/>
              </w:rPr>
              <w:fldChar w:fldCharType="end"/>
            </w:r>
          </w:hyperlink>
        </w:p>
        <w:p w14:paraId="19A75D50" w14:textId="1F89261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F514317"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C1186E"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C1186E"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48646355"/>
      <w:bookmarkEnd w:id="1"/>
      <w:r>
        <w:lastRenderedPageBreak/>
        <w:t>CHAPTER ONE</w:t>
      </w:r>
      <w:bookmarkEnd w:id="5"/>
    </w:p>
    <w:p w14:paraId="346BA068" w14:textId="20A7EFF6" w:rsidR="001C1FA8" w:rsidRDefault="001C1FA8" w:rsidP="00160775">
      <w:pPr>
        <w:pStyle w:val="Heading1"/>
      </w:pPr>
      <w:bookmarkStart w:id="6" w:name="_Toc48646356"/>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2959B936" w:rsidR="00A76D1A" w:rsidRPr="00A76D1A" w:rsidRDefault="00CB5472" w:rsidP="00CB5472">
      <w:pPr>
        <w:pStyle w:val="Caption"/>
        <w:jc w:val="center"/>
        <w:rPr>
          <w:iCs w:val="0"/>
        </w:rPr>
      </w:pPr>
      <w:bookmarkStart w:id="8" w:name="_Toc33549689"/>
      <w:bookmarkStart w:id="9" w:name="_Toc47219611"/>
      <w:r>
        <w:t xml:space="preserve">Figure </w:t>
      </w:r>
      <w:fldSimple w:instr=" SEQ Figure \* ARABIC ">
        <w:r w:rsidR="000423D4">
          <w:rPr>
            <w:noProof/>
          </w:rPr>
          <w:t>1</w:t>
        </w:r>
      </w:fldSimple>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41D9BC6E"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48646357"/>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48646358"/>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036F7158" w:rsidR="00C1186E" w:rsidRPr="00106A2D" w:rsidRDefault="00C1186E"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036F7158" w:rsidR="00C1186E" w:rsidRPr="00106A2D" w:rsidRDefault="00C1186E" w:rsidP="007365DA">
                      <w:pPr>
                        <w:pStyle w:val="Caption"/>
                        <w:jc w:val="center"/>
                        <w:rPr>
                          <w:sz w:val="24"/>
                          <w:szCs w:val="24"/>
                        </w:rPr>
                      </w:pPr>
                      <w:r>
                        <w:t xml:space="preserve"> </w:t>
                      </w:r>
                      <w:bookmarkStart w:id="13" w:name="_Toc47219612"/>
                      <w:r>
                        <w:t xml:space="preserve">Figure </w:t>
                      </w:r>
                      <w:fldSimple w:instr=" SEQ Figure \* ARABIC ">
                        <w:r>
                          <w:rPr>
                            <w:noProof/>
                          </w:rPr>
                          <w:t>2</w:t>
                        </w:r>
                      </w:fldSimple>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60CD70E3"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0423D4" w:rsidRPr="00567B00">
          <w:t>3</w:t>
        </w:r>
      </w:fldSimple>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75ED6963"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6E1D99" w:rsidR="00CE50D2" w:rsidRDefault="001C1FA8" w:rsidP="00267F4A">
      <w:r>
        <w:t xml:space="preserve">The recent state of artwork work </w:t>
      </w:r>
      <w:proofErr w:type="spellStart"/>
      <w:r>
        <w:t>ReCycle</w:t>
      </w:r>
      <w:proofErr w:type="spellEnd"/>
      <w:r>
        <w:t xml:space="preserv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48646359"/>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48646360"/>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1B5BE0" w:rsidRDefault="00AE4275" w:rsidP="00AE4275">
      <w:pPr>
        <w:pStyle w:val="ListParagraph"/>
        <w:numPr>
          <w:ilvl w:val="0"/>
          <w:numId w:val="2"/>
        </w:numPr>
        <w:rPr>
          <w:highlight w:val="yellow"/>
        </w:rPr>
      </w:pPr>
      <w:r w:rsidRPr="001B5BE0">
        <w:rPr>
          <w:highlight w:val="yellow"/>
        </w:rPr>
        <w:t xml:space="preserve">What </w:t>
      </w:r>
      <w:r w:rsidR="00154913" w:rsidRPr="001B5BE0">
        <w:rPr>
          <w:highlight w:val="yellow"/>
        </w:rPr>
        <w:t>are</w:t>
      </w:r>
      <w:r w:rsidRPr="001B5BE0">
        <w:rPr>
          <w:highlight w:val="yellow"/>
        </w:rPr>
        <w:t xml:space="preserve"> effective temporal </w:t>
      </w:r>
      <w:r w:rsidR="001B5BE0">
        <w:rPr>
          <w:highlight w:val="yellow"/>
        </w:rPr>
        <w:t xml:space="preserve">cycle </w:t>
      </w:r>
      <w:r w:rsidRPr="001B5BE0">
        <w:rPr>
          <w:highlight w:val="yellow"/>
        </w:rPr>
        <w:t xml:space="preserve">consistency </w:t>
      </w:r>
      <w:r w:rsidR="00207478" w:rsidRPr="001B5BE0">
        <w:rPr>
          <w:highlight w:val="yellow"/>
        </w:rPr>
        <w:t>constraints</w:t>
      </w:r>
      <w:r w:rsidRPr="001B5BE0">
        <w:rPr>
          <w:highlight w:val="yellow"/>
        </w:rPr>
        <w:t xml:space="preserve"> for a video to video translation? </w:t>
      </w:r>
    </w:p>
    <w:p w14:paraId="160A1C5D" w14:textId="01C7260A" w:rsidR="008B5E4C" w:rsidRPr="001B5BE0" w:rsidRDefault="001C1FA8" w:rsidP="00D70CDA">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48646361"/>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48646365"/>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proofErr w:type="spellStart"/>
      <w:r>
        <w:t>ReCycle</w:t>
      </w:r>
      <w:proofErr w:type="spellEnd"/>
      <w:r>
        <w:t xml:space="preserve"> GAN.</w:t>
      </w:r>
    </w:p>
    <w:p w14:paraId="5FB4F19C" w14:textId="2435CD5F" w:rsidR="001C1FA8" w:rsidRDefault="001C1FA8" w:rsidP="00864A5F">
      <w:pPr>
        <w:pStyle w:val="Heading3"/>
      </w:pPr>
      <w:bookmarkStart w:id="40" w:name="_Toc48646366"/>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A45EF" w:rsidRDefault="00286CDE" w:rsidP="00286CDE">
      <w:pPr>
        <w:pStyle w:val="ListParagraph"/>
        <w:numPr>
          <w:ilvl w:val="0"/>
          <w:numId w:val="1"/>
        </w:numPr>
        <w:jc w:val="left"/>
      </w:pPr>
      <w:r w:rsidRPr="00CA45EF">
        <w:t>Reviewing related works to understand the area and the works that are done by others.</w:t>
      </w:r>
    </w:p>
    <w:p w14:paraId="19B39A0F" w14:textId="511E2ECF" w:rsidR="00286CDE" w:rsidRDefault="00DC10F7" w:rsidP="00286CDE">
      <w:pPr>
        <w:pStyle w:val="ListParagraph"/>
        <w:numPr>
          <w:ilvl w:val="0"/>
          <w:numId w:val="1"/>
        </w:numPr>
        <w:jc w:val="left"/>
      </w:pPr>
      <w:r>
        <w:t>Gather</w:t>
      </w:r>
      <w:r w:rsidR="00286CDE">
        <w:t xml:space="preserve"> </w:t>
      </w:r>
      <w:r w:rsidR="00286CDE" w:rsidRPr="00CA45EF">
        <w:t>dataset for training and testing.</w:t>
      </w:r>
    </w:p>
    <w:p w14:paraId="3BA5CDCE" w14:textId="6A6E049B" w:rsidR="001C1FA8" w:rsidRDefault="001C1FA8" w:rsidP="00850D5B">
      <w:pPr>
        <w:pStyle w:val="ListParagraph"/>
        <w:numPr>
          <w:ilvl w:val="0"/>
          <w:numId w:val="1"/>
        </w:numPr>
      </w:pPr>
      <w:r>
        <w:t>To p</w:t>
      </w:r>
      <w:r w:rsidRPr="00661B39">
        <w:t xml:space="preserve">reprocess </w:t>
      </w:r>
      <w:r w:rsidR="002358CF">
        <w:t xml:space="preserve">the </w:t>
      </w:r>
      <w:r w:rsidRPr="00661B39">
        <w:t>dataset in order to enhance its quality</w:t>
      </w:r>
      <w:r>
        <w:t xml:space="preserve">. </w:t>
      </w:r>
    </w:p>
    <w:p w14:paraId="62D53366" w14:textId="4A8982AF" w:rsidR="001C1FA8" w:rsidRDefault="001C1FA8" w:rsidP="00850D5B">
      <w:pPr>
        <w:pStyle w:val="ListParagraph"/>
        <w:numPr>
          <w:ilvl w:val="0"/>
          <w:numId w:val="1"/>
        </w:numPr>
      </w:pPr>
      <w:r>
        <w:t xml:space="preserve">To </w:t>
      </w:r>
      <w:r w:rsidR="00A217C2">
        <w:t>effectively e</w:t>
      </w:r>
      <w:r w:rsidR="00C41426">
        <w:t>x</w:t>
      </w:r>
      <w:r w:rsidR="00A217C2">
        <w:t xml:space="preserve">tract </w:t>
      </w:r>
      <w:r>
        <w:t xml:space="preserve">temporal information </w:t>
      </w:r>
      <w:r w:rsidR="00A217C2">
        <w:t xml:space="preserve">from </w:t>
      </w:r>
      <w:r w:rsidR="00C41426">
        <w:t xml:space="preserve">the </w:t>
      </w:r>
      <w:r>
        <w:t>video.</w:t>
      </w:r>
    </w:p>
    <w:p w14:paraId="2E4BCA31" w14:textId="31EA3B03" w:rsidR="001C1FA8" w:rsidRDefault="001C1FA8" w:rsidP="00850D5B">
      <w:pPr>
        <w:pStyle w:val="ListParagraph"/>
        <w:numPr>
          <w:ilvl w:val="0"/>
          <w:numId w:val="1"/>
        </w:numPr>
      </w:pPr>
      <w:r>
        <w:t xml:space="preserve">To design </w:t>
      </w:r>
      <w:r w:rsidR="002358CF">
        <w:t xml:space="preserve">a </w:t>
      </w:r>
      <w:r>
        <w:t xml:space="preserve">deep learning </w:t>
      </w:r>
      <w:r w:rsidR="00837359">
        <w:t xml:space="preserve">video translation </w:t>
      </w:r>
      <w:r>
        <w:t xml:space="preserve">model using </w:t>
      </w:r>
      <w:proofErr w:type="spellStart"/>
      <w:r w:rsidR="002358CF">
        <w:t>K</w:t>
      </w:r>
      <w:r>
        <w:t>eras</w:t>
      </w:r>
      <w:proofErr w:type="spellEnd"/>
      <w:r>
        <w:t xml:space="preserve"> and </w:t>
      </w:r>
      <w:r w:rsidR="00F27F8E">
        <w:t>TensorFlow</w:t>
      </w:r>
      <w:r>
        <w:t xml:space="preserve"> framework. </w:t>
      </w:r>
    </w:p>
    <w:p w14:paraId="2C9890A5" w14:textId="18674074" w:rsidR="001C1FA8" w:rsidRDefault="001C1FA8" w:rsidP="00850D5B">
      <w:pPr>
        <w:pStyle w:val="ListParagraph"/>
        <w:numPr>
          <w:ilvl w:val="0"/>
          <w:numId w:val="1"/>
        </w:numPr>
      </w:pPr>
      <w:r>
        <w:t xml:space="preserve">To </w:t>
      </w:r>
      <w:r w:rsidR="00DE0AAC">
        <w:t>blend</w:t>
      </w:r>
      <w:r>
        <w:t xml:space="preserve"> spatial</w:t>
      </w:r>
      <w:r w:rsidR="007A700C">
        <w:t xml:space="preserve"> Information and </w:t>
      </w:r>
      <w:r>
        <w:t xml:space="preserve">Temporal </w:t>
      </w:r>
      <w:r w:rsidR="007A700C">
        <w:t>Information</w:t>
      </w:r>
      <w:r>
        <w:t xml:space="preserve">.  </w:t>
      </w:r>
    </w:p>
    <w:p w14:paraId="5183839F" w14:textId="4C20638D" w:rsidR="007126E5" w:rsidRDefault="007126E5" w:rsidP="00850D5B">
      <w:pPr>
        <w:pStyle w:val="ListParagraph"/>
        <w:numPr>
          <w:ilvl w:val="0"/>
          <w:numId w:val="1"/>
        </w:numPr>
      </w:pPr>
      <w:r>
        <w:t xml:space="preserve">To train the model using </w:t>
      </w:r>
      <w:r w:rsidR="00C41426">
        <w:t xml:space="preserve">a </w:t>
      </w:r>
      <w:r>
        <w:t>proper dataset.</w:t>
      </w:r>
    </w:p>
    <w:p w14:paraId="73F1D16C" w14:textId="11980805" w:rsidR="001C1FA8" w:rsidRDefault="001C1FA8" w:rsidP="00850D5B">
      <w:pPr>
        <w:pStyle w:val="ListParagraph"/>
        <w:numPr>
          <w:ilvl w:val="0"/>
          <w:numId w:val="1"/>
        </w:numPr>
      </w:pPr>
      <w:r>
        <w:lastRenderedPageBreak/>
        <w:t xml:space="preserve">To test the trained model with </w:t>
      </w:r>
      <w:r w:rsidR="002358CF">
        <w:t xml:space="preserve">a </w:t>
      </w:r>
      <w:r>
        <w:t>test</w:t>
      </w:r>
      <w:r w:rsidR="00C41426">
        <w:t xml:space="preserve"> </w:t>
      </w:r>
      <w:r>
        <w:t xml:space="preserve">set. </w:t>
      </w:r>
    </w:p>
    <w:p w14:paraId="1EFC0104" w14:textId="68653FA0" w:rsidR="001C1FA8" w:rsidRDefault="001C1FA8" w:rsidP="00850D5B">
      <w:pPr>
        <w:pStyle w:val="ListParagraph"/>
        <w:numPr>
          <w:ilvl w:val="0"/>
          <w:numId w:val="1"/>
        </w:numPr>
      </w:pPr>
      <w:r>
        <w:t xml:space="preserve">To </w:t>
      </w:r>
      <w:r w:rsidR="00B54679">
        <w:t>assess</w:t>
      </w:r>
      <w:r>
        <w:t xml:space="preserve"> the performance of the </w:t>
      </w:r>
      <w:r w:rsidR="00837359">
        <w:t>model</w:t>
      </w:r>
      <w:r>
        <w:t>.</w:t>
      </w:r>
    </w:p>
    <w:p w14:paraId="16F82174" w14:textId="0065ECD6" w:rsidR="00926776" w:rsidRPr="00CA45EF" w:rsidRDefault="00926776" w:rsidP="00E90D56">
      <w:pPr>
        <w:pStyle w:val="Heading2"/>
      </w:pPr>
      <w:bookmarkStart w:id="41" w:name="_Toc21334375"/>
      <w:bookmarkStart w:id="42" w:name="_Toc48646367"/>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48646369"/>
      <w:r w:rsidRPr="00CA45EF">
        <w:t xml:space="preserve">Data </w:t>
      </w:r>
      <w:r w:rsidRPr="00926776">
        <w:t>Collection</w:t>
      </w:r>
      <w:bookmarkEnd w:id="50"/>
      <w:bookmarkEnd w:id="51"/>
      <w:bookmarkEnd w:id="52"/>
    </w:p>
    <w:p w14:paraId="1610EDEE" w14:textId="10785B98" w:rsidR="00926776" w:rsidRPr="00CA45EF" w:rsidRDefault="00926776" w:rsidP="00926776">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p>
    <w:p w14:paraId="228484BA" w14:textId="613D4F8B" w:rsidR="00926776" w:rsidRPr="00CA45EF" w:rsidRDefault="00926776" w:rsidP="00864A5F">
      <w:pPr>
        <w:pStyle w:val="Heading3"/>
      </w:pPr>
      <w:bookmarkStart w:id="53" w:name="_Toc294055"/>
      <w:bookmarkStart w:id="54" w:name="_Toc21334377"/>
      <w:bookmarkStart w:id="55" w:name="_Toc48646370"/>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48646371"/>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48646372"/>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1F50C1">
      <w:pPr>
        <w:pStyle w:val="ListParagraph"/>
        <w:numPr>
          <w:ilvl w:val="0"/>
          <w:numId w:val="21"/>
        </w:numPr>
        <w:spacing w:before="240"/>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1F50C1">
      <w:pPr>
        <w:pStyle w:val="ListParagraph"/>
        <w:numPr>
          <w:ilvl w:val="0"/>
          <w:numId w:val="21"/>
        </w:numPr>
        <w:spacing w:before="240"/>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1F50C1">
      <w:pPr>
        <w:pStyle w:val="ListParagraph"/>
        <w:numPr>
          <w:ilvl w:val="0"/>
          <w:numId w:val="21"/>
        </w:numPr>
        <w:spacing w:before="240"/>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48646373"/>
      <w:r w:rsidRPr="005037DA">
        <w:lastRenderedPageBreak/>
        <w:t xml:space="preserve">Scope </w:t>
      </w:r>
      <w:r w:rsidR="00864A5F" w:rsidRPr="005037DA">
        <w:t>and Limitation</w:t>
      </w:r>
      <w:bookmarkEnd w:id="62"/>
    </w:p>
    <w:p w14:paraId="2EFFD7BC"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48646375"/>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4756D4">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4756D4">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48646376"/>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7B655A">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7B655A">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48646377"/>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48646378"/>
      <w:r>
        <w:lastRenderedPageBreak/>
        <w:t>CHAPTER TWO</w:t>
      </w:r>
      <w:bookmarkEnd w:id="75"/>
    </w:p>
    <w:p w14:paraId="02160206" w14:textId="426D5EA8" w:rsidR="00A73555" w:rsidRDefault="009C166F" w:rsidP="00160775">
      <w:pPr>
        <w:pStyle w:val="Heading1"/>
      </w:pPr>
      <w:bookmarkStart w:id="76" w:name="_Toc48646379"/>
      <w:r>
        <w:t>Literature review</w:t>
      </w:r>
      <w:bookmarkEnd w:id="76"/>
    </w:p>
    <w:p w14:paraId="35190E04" w14:textId="77777777" w:rsidR="00FF1B37" w:rsidRPr="00FF1B37" w:rsidRDefault="00FF1B37"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4D6E4F61" w14:textId="77777777" w:rsidR="00E90D56" w:rsidRPr="00E90D56" w:rsidRDefault="00E90D56" w:rsidP="00E90D56">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End w:id="93"/>
      <w:bookmarkEnd w:id="94"/>
      <w:bookmarkEnd w:id="95"/>
      <w:bookmarkEnd w:id="96"/>
      <w:bookmarkEnd w:id="97"/>
      <w:bookmarkEnd w:id="98"/>
      <w:bookmarkEnd w:id="99"/>
    </w:p>
    <w:p w14:paraId="00B6FC9F" w14:textId="4153F86D" w:rsidR="00A73555" w:rsidRDefault="00A73555" w:rsidP="00E90D56">
      <w:pPr>
        <w:pStyle w:val="Heading2"/>
      </w:pPr>
      <w:bookmarkStart w:id="100" w:name="_Toc48646382"/>
      <w:r>
        <w:t>Introduction</w:t>
      </w:r>
      <w:bookmarkEnd w:id="100"/>
      <w:r>
        <w:t xml:space="preserve"> </w:t>
      </w:r>
    </w:p>
    <w:p w14:paraId="290FB021" w14:textId="56788D81"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146F9388" w:rsidR="000F5FA4" w:rsidRDefault="000F5FA4" w:rsidP="000F5FA4">
      <w:pPr>
        <w:pStyle w:val="Caption"/>
        <w:jc w:val="center"/>
      </w:pPr>
      <w:bookmarkStart w:id="101" w:name="_Toc47219614"/>
      <w:r>
        <w:t xml:space="preserve">Figure </w:t>
      </w:r>
      <w:fldSimple w:instr=" SEQ Figure \* ARABIC ">
        <w:r w:rsidR="000423D4">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48646383"/>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4FFA9DE0" w:rsidR="00FA1F33" w:rsidRDefault="00FA1F33" w:rsidP="00FA1F33">
      <w:pPr>
        <w:pStyle w:val="Caption"/>
        <w:keepNext/>
        <w:jc w:val="center"/>
      </w:pPr>
      <w:r>
        <w:t xml:space="preserve">Equation </w:t>
      </w:r>
      <w:fldSimple w:instr=" SEQ Equation \* ARABIC ">
        <w:r w:rsidR="00160775">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6BE6A277" w:rsidR="00DB5652" w:rsidRDefault="00021417" w:rsidP="00E90D56">
      <w:pPr>
        <w:pStyle w:val="Heading3"/>
        <w:rPr>
          <w:shd w:val="clear" w:color="auto" w:fill="FFFFFF"/>
        </w:rPr>
      </w:pPr>
      <w:bookmarkStart w:id="117" w:name="_Toc48646386"/>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54F278AC" w:rsidR="00B0643E" w:rsidRDefault="00B0643E" w:rsidP="00B0643E">
      <w:pPr>
        <w:pStyle w:val="Caption"/>
        <w:keepNext/>
      </w:pPr>
      <w:r>
        <w:t xml:space="preserve">Table </w:t>
      </w:r>
      <w:fldSimple w:instr=" SEQ Table \* ARABIC ">
        <w:r w:rsidR="00160775">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C1186E"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C1186E"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B0643E" w:rsidRDefault="00B0643E" w:rsidP="00850D5B">
      <w:pPr>
        <w:pStyle w:val="ListParagraph"/>
        <w:numPr>
          <w:ilvl w:val="0"/>
          <w:numId w:val="4"/>
        </w:numPr>
        <w:rPr>
          <w:shd w:val="clear" w:color="auto" w:fill="FFFFFF"/>
        </w:rPr>
      </w:pPr>
      <w:r w:rsidRPr="00B0643E">
        <w:rPr>
          <w:shd w:val="clear" w:color="auto" w:fill="FFFFFF"/>
        </w:rPr>
        <w:t>Train the Discriminator:</w:t>
      </w:r>
    </w:p>
    <w:p w14:paraId="78B6DE1E" w14:textId="2CCDAC8C"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random mini-batch of real examples: </w:t>
      </w:r>
      <m:oMath>
        <m:r>
          <w:rPr>
            <w:rFonts w:ascii="Cambria Math" w:hAnsi="Cambria Math"/>
            <w:shd w:val="clear" w:color="auto" w:fill="FFFFFF"/>
          </w:rPr>
          <m:t>x</m:t>
        </m:r>
      </m:oMath>
      <w:r w:rsidRPr="00B0643E">
        <w:rPr>
          <w:shd w:val="clear" w:color="auto" w:fill="FFFFFF"/>
        </w:rPr>
        <w:t>.</w:t>
      </w:r>
    </w:p>
    <w:p w14:paraId="749AC9F2" w14:textId="67154536"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Default="00B0643E" w:rsidP="00E90D56">
      <w:pPr>
        <w:pStyle w:val="ListParagraph"/>
        <w:numPr>
          <w:ilvl w:val="1"/>
          <w:numId w:val="4"/>
        </w:numPr>
        <w:rPr>
          <w:shd w:val="clear" w:color="auto" w:fill="FFFFFF"/>
        </w:rPr>
      </w:pPr>
      <w:r w:rsidRPr="00B0643E">
        <w:rPr>
          <w:shd w:val="clear" w:color="auto" w:fill="FFFFFF"/>
        </w:rPr>
        <w:t xml:space="preserve">Compute the classification losses for </w:t>
      </w:r>
      <m:oMath>
        <m:r>
          <w:rPr>
            <w:rFonts w:ascii="Cambria Math" w:hAnsi="Cambria Math"/>
            <w:shd w:val="clear" w:color="auto" w:fill="FFFFFF"/>
          </w:rPr>
          <m:t>D(x)</m:t>
        </m:r>
      </m:oMath>
      <w:r w:rsidRPr="00B0643E">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B0643E">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B0643E">
        <w:rPr>
          <w:shd w:val="clear" w:color="auto" w:fill="FFFFFF"/>
        </w:rPr>
        <w:t xml:space="preserve"> to minimize the classification loss.</w:t>
      </w:r>
    </w:p>
    <w:p w14:paraId="6B5BE10A" w14:textId="59548C0A" w:rsidR="00B0643E" w:rsidRPr="00E90D56" w:rsidRDefault="00B0643E" w:rsidP="00E90D56">
      <w:pPr>
        <w:pStyle w:val="ListParagraph"/>
        <w:numPr>
          <w:ilvl w:val="0"/>
          <w:numId w:val="4"/>
        </w:numPr>
        <w:rPr>
          <w:shd w:val="clear" w:color="auto" w:fill="FFFFFF"/>
        </w:rPr>
      </w:pPr>
      <w:r w:rsidRPr="00E90D56">
        <w:rPr>
          <w:shd w:val="clear" w:color="auto" w:fill="FFFFFF"/>
        </w:rPr>
        <w:t>Train the Generator:</w:t>
      </w:r>
    </w:p>
    <w:p w14:paraId="2D3B8743" w14:textId="0C6E3DE1" w:rsidR="00B0643E" w:rsidRPr="000E7EC4" w:rsidRDefault="00B0643E" w:rsidP="00850D5B">
      <w:pPr>
        <w:pStyle w:val="ListParagraph"/>
        <w:numPr>
          <w:ilvl w:val="0"/>
          <w:numId w:val="5"/>
        </w:numPr>
        <w:rPr>
          <w:shd w:val="clear" w:color="auto" w:fill="FFFFFF"/>
        </w:rPr>
      </w:pPr>
      <w:r w:rsidRPr="000E7EC4">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Default="00B0643E" w:rsidP="00850D5B">
      <w:pPr>
        <w:pStyle w:val="ListParagraph"/>
        <w:numPr>
          <w:ilvl w:val="0"/>
          <w:numId w:val="5"/>
        </w:numPr>
        <w:rPr>
          <w:shd w:val="clear" w:color="auto" w:fill="FFFFFF"/>
        </w:rPr>
      </w:pPr>
      <w:r w:rsidRPr="000E7EC4">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0E7EC4">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0E7EC4">
        <w:rPr>
          <w:shd w:val="clear" w:color="auto" w:fill="FFFFFF"/>
        </w:rPr>
        <w:t>to maximize the classification loss.</w:t>
      </w:r>
      <w:r w:rsidR="00613717">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48646387"/>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6E3545B9" w:rsidR="00C1186E" w:rsidRPr="006E71DF" w:rsidRDefault="00C1186E"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w:t>
                            </w:r>
                            <w:proofErr w:type="spellStart"/>
                            <w:r>
                              <w:t>cGAN</w:t>
                            </w:r>
                            <w:proofErr w:type="spellEnd"/>
                            <w:r>
                              <w:t xml:space="preserve">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6E3545B9" w:rsidR="00C1186E" w:rsidRPr="006E71DF" w:rsidRDefault="00C1186E"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w:t>
                      </w:r>
                      <w:proofErr w:type="spellStart"/>
                      <w:r>
                        <w:t>cGAN</w:t>
                      </w:r>
                      <w:proofErr w:type="spellEnd"/>
                      <w:r>
                        <w:t xml:space="preserve">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3D4FF16E"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294D6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ry"},"uris":["http://www.mendeley.com/documents/?uuid=a4fb5562-09d6-3adf-aee6-f52d7600c1e8"]},{"id":"ITEM-2","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2","issued":{"date-parts":[["2018"]]},"page":"122-138","publisher":"Springer Verlag","title":"Recycle-GAN: Unsupervised Video Retargeting","type":"paper-conference","volume":"11209 LNCS"},"uris":["http://www.mendeley.com/documents/?uuid=63a936b1-5132-350e-b2c4-775a40ef0a95"]}],"mendeley":{"formattedCitation":"[11], [14]","plainTextFormattedCitation":"[11], [14]","previouslyFormattedCitation":"[11], [14]"},"properties":{"noteIndex":0},"schema":"https://github.com/citation-style-language/schema/raw/master/csl-citation.json"}</w:instrText>
      </w:r>
      <w:r w:rsidR="00364310">
        <w:fldChar w:fldCharType="separate"/>
      </w:r>
      <w:r w:rsidR="00EA669C" w:rsidRPr="00EA669C">
        <w:rPr>
          <w:noProof/>
        </w:rPr>
        <w:t>[11], [14]</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48646388"/>
      <w:r w:rsidRPr="00725199">
        <w:t>Image to Image translation</w:t>
      </w:r>
      <w:bookmarkEnd w:id="121"/>
    </w:p>
    <w:p w14:paraId="31E423C9" w14:textId="0772BD3C"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294D6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EA669C" w:rsidRPr="00EA669C">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F84D574"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294D6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95e09a3b-8661-3be3-b502-e1c4c72c6850"]},{"id":"ITEM-3","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3","issued":{"date-parts":[["2018","11","24"]]},"page":"8789-8797","title":"StarGAN: Unified Generative Adversarial Networks for Multi-domain Image-to-Image Translation","type":"article-journal"},"uris":["http://www.mendeley.com/documents/?uuid=a96ef404-3f88-3beb-8226-dbc3c123c4c5"]},{"id":"ITEM-4","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4","issue":"12","issued":{"date-parts":[["2019","4","16"]]},"page":"1801-1810","publisher":"Association for Research in Vision and Ophthalmology (ARVO)","title":"Temporal cycle-consistency learning","type":"article-journal","volume":"2019-June"},"uris":["http://www.mendeley.com/documents/?uuid=579ca9c1-714d-4489-81df-76488653c8a0"]}],"mendeley":{"formattedCitation":"[6]–[8], [16]","plainTextFormattedCitation":"[6]–[8], [16]","previouslyFormattedCitation":"[6]–[8], [16]"},"properties":{"noteIndex":0},"schema":"https://github.com/citation-style-language/schema/raw/master/csl-citation.json"}</w:instrText>
      </w:r>
      <w:r w:rsidR="00BD366F">
        <w:fldChar w:fldCharType="separate"/>
      </w:r>
      <w:r w:rsidR="00EA669C" w:rsidRPr="00EA669C">
        <w:rPr>
          <w:noProof/>
        </w:rPr>
        <w:t>[6]–[8],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6D7BED0D"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A9557B">
        <w:t xml:space="preserve"> </w:t>
      </w:r>
      <w:r w:rsidR="00C41426">
        <w:t>to mean</w:t>
      </w:r>
      <w:r w:rsidR="00A9557B">
        <w:t xml:space="preserve"> 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647AFCD6" w:rsidR="00C1186E" w:rsidRPr="00FD54E7" w:rsidRDefault="00C1186E"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647AFCD6" w:rsidR="00C1186E" w:rsidRPr="00FD54E7" w:rsidRDefault="00C1186E"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t “My name is Abebe”. Meaning the difference between </w:t>
      </w:r>
      <w:r w:rsidR="000423D4" w:rsidRPr="00DF0C39">
        <w:t xml:space="preserve">the </w:t>
      </w:r>
      <w:r w:rsidR="000423D4" w:rsidRPr="001D3509">
        <w:t>original</w:t>
      </w:r>
      <w:r w:rsidR="00DF0C39" w:rsidRPr="00DF0C39">
        <w:t xml:space="preserve"> text and regenerated text should be minimum.</w:t>
      </w:r>
      <w:r w:rsidR="000423D4">
        <w:rPr>
          <w:rFonts w:ascii="Nyala" w:hAnsi="Nyala"/>
        </w:rPr>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286F6EBC" w:rsidR="0090435F" w:rsidRDefault="0090435F" w:rsidP="0090435F">
      <w:pPr>
        <w:pStyle w:val="Caption"/>
        <w:keepNext/>
      </w:pPr>
      <w:r>
        <w:t xml:space="preserve">Table </w:t>
      </w:r>
      <w:fldSimple w:instr=" SEQ Table \* ARABIC ">
        <w:r w:rsidR="00160775">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C1186E"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C1186E"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C1186E"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C1186E"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03825619" w:rsidR="00C1186E" w:rsidRPr="00DE0EFB" w:rsidRDefault="00C1186E"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w:t>
                            </w:r>
                            <w:proofErr w:type="gramStart"/>
                            <w:r>
                              <w:t>pix  (</w:t>
                            </w:r>
                            <w:proofErr w:type="gramEnd"/>
                            <w:r>
                              <w:t>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03825619" w:rsidR="00C1186E" w:rsidRPr="00DE0EFB" w:rsidRDefault="00C1186E"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w:t>
                      </w:r>
                      <w:proofErr w:type="gramStart"/>
                      <w:r>
                        <w:t>pix  (</w:t>
                      </w:r>
                      <w:proofErr w:type="gramEnd"/>
                      <w:r>
                        <w:t>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07FC70FF" w14:textId="1B61DF54" w:rsidR="00A71B2A" w:rsidRDefault="00425CAA" w:rsidP="000922E4">
      <w:pPr>
        <w:rPr>
          <w:rFonts w:eastAsiaTheme="minorEastAsia"/>
        </w:rPr>
      </w:pPr>
      <w:r>
        <w:t xml:space="preserve">Meaning translate a given image are  </w:t>
      </w:r>
      <m:oMath>
        <m:r>
          <w:rPr>
            <w:rFonts w:ascii="Cambria Math" w:hAnsi="Cambria Math"/>
          </w:rPr>
          <m:t>x</m:t>
        </m:r>
      </m:oMath>
      <w:r>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t xml:space="preserve"> </w:t>
      </w:r>
      <w:r w:rsidR="00814C2C">
        <w:t xml:space="preserve">the difference should be the </w:t>
      </w:r>
      <w:r>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Pr>
          <w:rFonts w:eastAsiaTheme="minorEastAsia"/>
        </w:rPr>
        <w:t xml:space="preserve"> input image </w:t>
      </w:r>
      <m:oMath>
        <m:r>
          <w:rPr>
            <w:rFonts w:ascii="Cambria Math" w:hAnsi="Cambria Math"/>
          </w:rPr>
          <m:t>x</m:t>
        </m:r>
      </m:oMath>
      <w:r>
        <w:rPr>
          <w:rFonts w:eastAsiaTheme="minorEastAsia"/>
        </w:rPr>
        <w:t xml:space="preserve"> translated to another domain and retranslated back to its original </w:t>
      </w:r>
    </w:p>
    <w:p w14:paraId="5C1C3D47" w14:textId="18CC1886" w:rsidR="00A001D8" w:rsidRDefault="00144AC8" w:rsidP="000922E4">
      <w:r>
        <w:rPr>
          <w:noProof/>
        </w:rPr>
        <w:drawing>
          <wp:anchor distT="0" distB="0" distL="114300" distR="114300" simplePos="0" relativeHeight="251698176" behindDoc="0" locked="0" layoutInCell="1" allowOverlap="1" wp14:anchorId="5D3A2BFB" wp14:editId="2E453B03">
            <wp:simplePos x="0" y="0"/>
            <wp:positionH relativeFrom="margin">
              <wp:posOffset>455295</wp:posOffset>
            </wp:positionH>
            <wp:positionV relativeFrom="paragraph">
              <wp:posOffset>523668</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03296" behindDoc="0" locked="0" layoutInCell="1" allowOverlap="1" wp14:anchorId="1F9913BF" wp14:editId="53844DBB">
                <wp:simplePos x="0" y="0"/>
                <wp:positionH relativeFrom="margin">
                  <wp:posOffset>1193032</wp:posOffset>
                </wp:positionH>
                <wp:positionV relativeFrom="page">
                  <wp:posOffset>7999449</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AB427FE" w:rsidR="00C1186E" w:rsidRPr="0053194C" w:rsidRDefault="00C1186E"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93.95pt;margin-top:629.9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" stroked="f">
                <v:textbox inset="0,0,0,0">
                  <w:txbxContent>
                    <w:p w14:paraId="097BAF31" w14:textId="7AB427FE" w:rsidR="00C1186E" w:rsidRPr="0053194C" w:rsidRDefault="00C1186E"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sidR="00425CAA">
        <w:rPr>
          <w:rFonts w:eastAsiaTheme="minorEastAsia"/>
        </w:rPr>
        <w:t>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562852A1" w:rsidR="00D900FE" w:rsidRPr="00277E56" w:rsidRDefault="009C166F" w:rsidP="00277E56">
      <w:pPr>
        <w:pStyle w:val="Heading2"/>
      </w:pPr>
      <w:bookmarkStart w:id="129" w:name="_Toc48646389"/>
      <w:r w:rsidRPr="00277E56">
        <w:rPr>
          <w:rStyle w:val="Heading2Char"/>
          <w:b/>
        </w:rPr>
        <w:t>Video to video translation</w:t>
      </w:r>
      <w:bookmarkEnd w:id="129"/>
    </w:p>
    <w:p w14:paraId="489A27FD" w14:textId="23CFABA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lastRenderedPageBreak/>
        <w:t xml:space="preserve">image to image translation in each frame of input videos without considering </w:t>
      </w:r>
      <w:r w:rsidR="009C166F">
        <w:t xml:space="preserve">those frames has relation </w:t>
      </w:r>
      <w:r w:rsidR="00A46E7A">
        <w:t>between them. T</w:t>
      </w:r>
      <w:r w:rsidR="009C166F">
        <w:t xml:space="preserve">his approach is </w:t>
      </w:r>
      <w:r w:rsidR="009C166F" w:rsidRPr="00A845F6">
        <w:t>non-trivia</w:t>
      </w:r>
      <w:r w:rsidR="009C166F">
        <w:t xml:space="preserve">l since </w:t>
      </w:r>
      <w:r w:rsidR="009C166F" w:rsidRPr="007579A2">
        <w:t xml:space="preserve">the key issues which underlie </w:t>
      </w:r>
      <w:r w:rsidR="009C166F">
        <w:t>flickering</w:t>
      </w:r>
      <w:r w:rsidR="009C166F" w:rsidRPr="00D5100F">
        <w:t xml:space="preserve"> </w:t>
      </w:r>
      <w:r w:rsidR="009C166F">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EA669C" w:rsidRPr="00EA669C">
        <w:rPr>
          <w:noProof/>
        </w:rPr>
        <w:t>[17], [18]</w:t>
      </w:r>
      <w:r w:rsidR="009C166F">
        <w:fldChar w:fldCharType="end"/>
      </w:r>
      <w:r w:rsidR="009C166F">
        <w:t xml:space="preserve"> effect in the output video. To overcome the flickering effect Chen et al </w:t>
      </w:r>
      <w:r w:rsidR="009C166F">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EA669C" w:rsidRPr="00EA669C">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EE2F16">
      <w:pPr>
        <w:pStyle w:val="Heading2"/>
      </w:pPr>
      <w:r>
        <w:t>Problems in Translation Networks</w:t>
      </w:r>
    </w:p>
    <w:p w14:paraId="4E2706EE" w14:textId="40165EC4"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EB687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EB687F" w:rsidRPr="00EB687F">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2A367902"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77777777" w:rsidR="00EE2F16" w:rsidRPr="00483467" w:rsidRDefault="00EE2F16" w:rsidP="00EE2F16">
      <w:pPr>
        <w:pStyle w:val="ListParagraph"/>
        <w:numPr>
          <w:ilvl w:val="0"/>
          <w:numId w:val="36"/>
        </w:numPr>
        <w:rPr>
          <w:rFonts w:eastAsiaTheme="minorEastAsia"/>
        </w:rPr>
      </w:pPr>
      <w:r w:rsidRPr="00DE2199">
        <w:rPr>
          <w:b/>
          <w:bCs/>
        </w:rPr>
        <w:t>Object disappearance</w:t>
      </w:r>
      <w:r>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483467">
        <w:rPr>
          <w:rFonts w:eastAsiaTheme="minorEastAsia"/>
        </w:rPr>
        <w:t xml:space="preserve"> </w:t>
      </w:r>
      <w:r>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rPr>
        <w:t xml:space="preserve"> </w:t>
      </w:r>
      <w:r>
        <w:t xml:space="preserve">in domain </w:t>
      </w:r>
      <m:oMath>
        <m:r>
          <w:rPr>
            <w:rFonts w:ascii="Cambria Math" w:hAnsi="Cambria Math"/>
          </w:rPr>
          <m:t>A</m:t>
        </m:r>
      </m:oMath>
      <w:r>
        <w:t xml:space="preserve"> shall also appear in translated </w:t>
      </w:r>
      <w:r w:rsidRPr="00483467">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t xml:space="preserve">in another domain image. </w:t>
      </w:r>
      <w:r w:rsidRPr="00483467">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483467">
        <w:rPr>
          <w:rFonts w:eastAsiaTheme="minorEastAsia"/>
        </w:rPr>
        <w:t xml:space="preserve"> </w:t>
      </w:r>
      <w:r>
        <w:t>Mathematically,</w:t>
      </w:r>
    </w:p>
    <w:p w14:paraId="73A3F6FB" w14:textId="77777777" w:rsidR="00EE2F16" w:rsidRPr="00416004" w:rsidRDefault="00EE2F16" w:rsidP="00EE2F16">
      <w:pPr>
        <w:pStyle w:val="ListParagraph"/>
        <w:ind w:left="1080"/>
        <w:jc w:val="center"/>
        <w:rPr>
          <w:rFonts w:eastAsiaTheme="minorEastAsia"/>
          <w:sz w:val="22"/>
        </w:rPr>
      </w:pPr>
      <m:oMathPara>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oMath>
      </m:oMathPara>
    </w:p>
    <w:p w14:paraId="7446E3EE" w14:textId="77777777" w:rsidR="00EE2F16" w:rsidRDefault="00EE2F16" w:rsidP="00EE2F16">
      <w:pPr>
        <w:pStyle w:val="ListParagraph"/>
        <w:numPr>
          <w:ilvl w:val="0"/>
          <w:numId w:val="36"/>
        </w:numPr>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abrupt object movement.  Mathematically, </w:t>
      </w:r>
    </w:p>
    <w:p w14:paraId="5EA31F44" w14:textId="77777777" w:rsidR="00EE2F16" w:rsidRPr="005C2296" w:rsidRDefault="00EE2F16" w:rsidP="00EE2F16">
      <w:pPr>
        <w:pStyle w:val="ListParagraph"/>
        <w:ind w:left="1080"/>
        <w:jc w:val="center"/>
        <w:rPr>
          <w:rFonts w:eastAsiaTheme="minorEastAsia"/>
        </w:rPr>
      </w:pPr>
      <m:oMathPara>
        <m:oMathParaPr>
          <m:jc m:val="left"/>
        </m:oMathParaPr>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mp; locate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should locate in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m:t>
          </m:r>
        </m:oMath>
      </m:oMathPara>
    </w:p>
    <w:p w14:paraId="32F34CA5" w14:textId="77777777" w:rsidR="00EE2F16" w:rsidRPr="005C2296" w:rsidRDefault="00EE2F16" w:rsidP="00EE2F16">
      <w:pPr>
        <w:pStyle w:val="ListParagraph"/>
        <w:ind w:left="1080"/>
        <w:jc w:val="center"/>
        <w:rPr>
          <w:rFonts w:eastAsiaTheme="minorEastAsia"/>
          <w:sz w:val="22"/>
        </w:rPr>
      </w:pPr>
      <m:oMathPara>
        <m:oMath>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r>
            <w:rPr>
              <w:rFonts w:ascii="Cambria Math" w:hAnsi="Cambria Math"/>
              <w:sz w:val="22"/>
            </w:rPr>
            <m:t xml:space="preserve">, a &amp; b are spatial location in x and y direction </m:t>
          </m:r>
        </m:oMath>
      </m:oMathPara>
    </w:p>
    <w:p w14:paraId="3AD020B8" w14:textId="77777777" w:rsidR="00EE2F16" w:rsidRPr="00882C86" w:rsidRDefault="00EE2F16" w:rsidP="00EE2F16">
      <w:pPr>
        <w:pStyle w:val="ListParagraph"/>
        <w:numPr>
          <w:ilvl w:val="0"/>
          <w:numId w:val="36"/>
        </w:numPr>
        <w:rPr>
          <w:rFonts w:eastAsiaTheme="minorEastAsia"/>
        </w:rPr>
      </w:pPr>
      <w:r w:rsidRPr="00DE2199">
        <w:rPr>
          <w:b/>
          <w:bCs/>
        </w:rPr>
        <w:lastRenderedPageBreak/>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EE2F16">
      <w:pPr>
        <w:pStyle w:val="ListParagraph"/>
        <w:numPr>
          <w:ilvl w:val="0"/>
          <w:numId w:val="36"/>
        </w:numPr>
        <w:rPr>
          <w:rFonts w:eastAsiaTheme="minorEastAsia"/>
        </w:rPr>
      </w:pPr>
      <w:r w:rsidRPr="00DE2199">
        <w:rPr>
          <w:rFonts w:eastAsiaTheme="minorEastAsia"/>
          <w:b/>
          <w:bCs/>
        </w:rPr>
        <w:t>Tide Spatially to the input</w:t>
      </w:r>
      <w:r w:rsidRPr="00DE2199">
        <w:rPr>
          <w:rFonts w:eastAsiaTheme="minorEastAsia"/>
        </w:rPr>
        <w:t>:</w:t>
      </w:r>
      <w:r w:rsidRPr="00DE2199">
        <w:t xml:space="preserve"> </w:t>
      </w:r>
      <w:r w:rsidRPr="00DE2199">
        <w:rPr>
          <w:rFonts w:eastAsiaTheme="minorEastAsia"/>
        </w:rPr>
        <w:t>The optimizer is required to learn a solution that is strongly similar to the input due to the reconstruction loss on the input itself.</w:t>
      </w:r>
    </w:p>
    <w:p w14:paraId="2F7F94E2" w14:textId="77777777" w:rsidR="00EE2F16" w:rsidRDefault="00EE2F16" w:rsidP="00EE2F16">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p>
    <w:p w14:paraId="44460400"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0" w:name="_Toc46601418"/>
      <w:bookmarkStart w:id="131" w:name="_Toc46601555"/>
      <w:bookmarkStart w:id="132" w:name="_Toc46746815"/>
      <w:bookmarkStart w:id="133" w:name="_Toc47207596"/>
      <w:bookmarkStart w:id="134" w:name="_Toc47231504"/>
      <w:bookmarkStart w:id="135" w:name="_Toc48646296"/>
      <w:bookmarkStart w:id="136" w:name="_Toc48646390"/>
      <w:bookmarkEnd w:id="130"/>
      <w:bookmarkEnd w:id="131"/>
      <w:bookmarkEnd w:id="132"/>
      <w:bookmarkEnd w:id="133"/>
      <w:bookmarkEnd w:id="134"/>
      <w:bookmarkEnd w:id="135"/>
      <w:bookmarkEnd w:id="136"/>
    </w:p>
    <w:p w14:paraId="219BA484"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7" w:name="_Toc46601419"/>
      <w:bookmarkStart w:id="138" w:name="_Toc46601556"/>
      <w:bookmarkStart w:id="139" w:name="_Toc46746816"/>
      <w:bookmarkStart w:id="140" w:name="_Toc47207597"/>
      <w:bookmarkStart w:id="141" w:name="_Toc47231505"/>
      <w:bookmarkStart w:id="142" w:name="_Toc48646297"/>
      <w:bookmarkStart w:id="143" w:name="_Toc48646391"/>
      <w:bookmarkEnd w:id="137"/>
      <w:bookmarkEnd w:id="138"/>
      <w:bookmarkEnd w:id="139"/>
      <w:bookmarkEnd w:id="140"/>
      <w:bookmarkEnd w:id="141"/>
      <w:bookmarkEnd w:id="142"/>
      <w:bookmarkEnd w:id="143"/>
    </w:p>
    <w:p w14:paraId="21E66BC9" w14:textId="4D145F5F" w:rsidR="00022A8C" w:rsidRDefault="00022A8C" w:rsidP="00EE2F16">
      <w:pPr>
        <w:pStyle w:val="Heading2"/>
      </w:pPr>
      <w:bookmarkStart w:id="144" w:name="_Toc48646392"/>
      <w:r>
        <w:t>Temporal information</w:t>
      </w:r>
      <w:bookmarkEnd w:id="144"/>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850D5B">
      <w:pPr>
        <w:pStyle w:val="Heading4"/>
        <w:numPr>
          <w:ilvl w:val="0"/>
          <w:numId w:val="6"/>
        </w:numPr>
        <w:tabs>
          <w:tab w:val="left" w:pos="720"/>
          <w:tab w:val="left" w:pos="1350"/>
        </w:tabs>
        <w:ind w:firstLine="0"/>
        <w:rPr>
          <w:shd w:val="clear" w:color="auto" w:fill="FFFFFF"/>
        </w:rPr>
      </w:pPr>
      <w:r>
        <w:rPr>
          <w:shd w:val="clear" w:color="auto" w:fill="FFFFFF"/>
        </w:rPr>
        <w:tab/>
        <w:t>Optical flow</w:t>
      </w:r>
    </w:p>
    <w:p w14:paraId="39BEA9C8" w14:textId="3C9920BD"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EB687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20]","plainTextFormattedCitation":"[11], [12], [20]","previouslyFormattedCitation":"[11], [12], [20]"},"properties":{"noteIndex":0},"schema":"https://github.com/citation-style-language/schema/raw/master/csl-citation.json"}</w:instrText>
      </w:r>
      <w:r w:rsidR="00926C3F">
        <w:fldChar w:fldCharType="separate"/>
      </w:r>
      <w:r w:rsidR="00EB687F" w:rsidRPr="00EB687F">
        <w:rPr>
          <w:noProof/>
        </w:rPr>
        <w:t>[11], [12], [20]</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which may be expressed 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w:t>
      </w:r>
      <w:r w:rsidRPr="00FB6FFB">
        <w:lastRenderedPageBreak/>
        <w:t>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5173DC37" w:rsidR="00014521" w:rsidRDefault="00014521" w:rsidP="00FB6FFB">
      <w:r w:rsidRPr="00014521">
        <w:t>Computing optical flow with deep neural networks</w:t>
      </w:r>
      <w:r w:rsidR="00A82BE7">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EB687F" w:rsidRPr="00EB687F">
        <w:rPr>
          <w:noProof/>
        </w:rPr>
        <w:t>[21], [22]</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EB687F" w:rsidRPr="00EB687F">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EB687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EB687F" w:rsidRPr="00EB687F">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EB687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EB687F" w:rsidRPr="00EB687F">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850D5B">
      <w:pPr>
        <w:pStyle w:val="Heading4"/>
        <w:numPr>
          <w:ilvl w:val="0"/>
          <w:numId w:val="6"/>
        </w:numPr>
      </w:pPr>
      <w:r>
        <w:t>Pose estimation</w:t>
      </w:r>
    </w:p>
    <w:p w14:paraId="252524D7" w14:textId="7690F46E"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EB687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EB687F" w:rsidRPr="00EB687F">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EB687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EB687F" w:rsidRPr="00EB687F">
        <w:rPr>
          <w:noProof/>
        </w:rPr>
        <w:t>[27]</w:t>
      </w:r>
      <w:r w:rsidR="0010500C">
        <w:fldChar w:fldCharType="end"/>
      </w:r>
      <w:r w:rsidR="0010500C">
        <w:t xml:space="preserve"> and facial expression transfer </w:t>
      </w:r>
      <w:r w:rsidR="0010500C">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EB687F" w:rsidRPr="00EB687F">
        <w:rPr>
          <w:noProof/>
        </w:rPr>
        <w:t>[28]</w:t>
      </w:r>
      <w:r w:rsidR="0010500C">
        <w:fldChar w:fldCharType="end"/>
      </w:r>
      <w:r w:rsidR="0010500C">
        <w:t xml:space="preserve"> between source and target</w:t>
      </w:r>
      <w:r w:rsidR="00C07E32">
        <w:t xml:space="preserve"> persons</w:t>
      </w:r>
      <w:r w:rsidR="0010500C">
        <w:t>.</w:t>
      </w:r>
      <w:commentRangeStart w:id="145"/>
      <w:commentRangeEnd w:id="145"/>
      <w:r w:rsidR="0010500C">
        <w:rPr>
          <w:rStyle w:val="CommentReference"/>
        </w:rPr>
        <w:commentReference w:id="145"/>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46"/>
      <w:r>
        <w:t>all about represents</w:t>
      </w:r>
      <w:r w:rsidRPr="00AF6D1A">
        <w:t xml:space="preserve"> an object by a group of "parts" organized in a deformable configuration</w:t>
      </w:r>
      <w:commentRangeEnd w:id="146"/>
      <w:r w:rsidR="00E6092C">
        <w:rPr>
          <w:rStyle w:val="CommentReference"/>
        </w:rPr>
        <w:commentReference w:id="146"/>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850D5B">
      <w:pPr>
        <w:pStyle w:val="Heading4"/>
        <w:numPr>
          <w:ilvl w:val="0"/>
          <w:numId w:val="6"/>
        </w:numPr>
      </w:pPr>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76CDBCB" w:rsidR="00C1186E" w:rsidRPr="00CE2B97" w:rsidRDefault="00C1186E" w:rsidP="00982897">
                            <w:pPr>
                              <w:pStyle w:val="Caption"/>
                              <w:jc w:val="center"/>
                              <w:rPr>
                                <w:sz w:val="24"/>
                                <w:szCs w:val="24"/>
                              </w:rPr>
                            </w:pPr>
                            <w:bookmarkStart w:id="147" w:name="_Toc47219620"/>
                            <w:r>
                              <w:t xml:space="preserve">Figure </w:t>
                            </w:r>
                            <w:fldSimple w:instr=" SEQ Figure \* ARABIC ">
                              <w:r>
                                <w:rPr>
                                  <w:noProof/>
                                </w:rPr>
                                <w:t>10</w:t>
                              </w:r>
                            </w:fldSimple>
                            <w:r>
                              <w:t xml:space="preserve"> pose extractio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76CDBCB" w:rsidR="00C1186E" w:rsidRPr="00CE2B97" w:rsidRDefault="00C1186E" w:rsidP="00982897">
                      <w:pPr>
                        <w:pStyle w:val="Caption"/>
                        <w:jc w:val="center"/>
                        <w:rPr>
                          <w:sz w:val="24"/>
                          <w:szCs w:val="24"/>
                        </w:rPr>
                      </w:pPr>
                      <w:bookmarkStart w:id="148" w:name="_Toc47219620"/>
                      <w:r>
                        <w:t xml:space="preserve">Figure </w:t>
                      </w:r>
                      <w:fldSimple w:instr=" SEQ Figure \* ARABIC ">
                        <w:r>
                          <w:rPr>
                            <w:noProof/>
                          </w:rPr>
                          <w:t>10</w:t>
                        </w:r>
                      </w:fldSimple>
                      <w:r>
                        <w:t xml:space="preserve"> pose extraction</w:t>
                      </w:r>
                      <w:bookmarkEnd w:id="148"/>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p>
    <w:p w14:paraId="5E157B64" w14:textId="05AA5458"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EB687F" w:rsidRPr="00EB687F">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850D5B">
      <w:pPr>
        <w:pStyle w:val="Heading4"/>
        <w:numPr>
          <w:ilvl w:val="0"/>
          <w:numId w:val="6"/>
        </w:numPr>
      </w:pPr>
      <w:r>
        <w:t xml:space="preserve">Recurrent </w:t>
      </w:r>
      <w:r w:rsidR="005D7067">
        <w:t>temporal</w:t>
      </w:r>
    </w:p>
    <w:p w14:paraId="7FE638D9" w14:textId="18931915" w:rsidR="00390A10" w:rsidRPr="008C7F48"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EB687F" w:rsidRPr="00EB687F">
        <w:rPr>
          <w:noProof/>
        </w:rPr>
        <w:t>[20]</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475CCF36" w:rsidR="00130BCA" w:rsidRDefault="00EE2F16" w:rsidP="00864A5F">
      <w:pPr>
        <w:pStyle w:val="Heading3"/>
      </w:pPr>
      <w:bookmarkStart w:id="149" w:name="_Toc48646393"/>
      <w:r>
        <w:t xml:space="preserve">Recent </w:t>
      </w:r>
      <w:proofErr w:type="spellStart"/>
      <w:r w:rsidR="00E32A9C">
        <w:t>Spatio</w:t>
      </w:r>
      <w:proofErr w:type="spellEnd"/>
      <w:r w:rsidR="00E32A9C">
        <w:t>-</w:t>
      </w:r>
      <w:r w:rsidR="00130BCA">
        <w:t>temporal information</w:t>
      </w:r>
      <w:bookmarkEnd w:id="149"/>
      <w:r w:rsidR="00130BCA">
        <w:t xml:space="preserve"> </w:t>
      </w:r>
    </w:p>
    <w:p w14:paraId="7606A110" w14:textId="7CCB5C99"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EA669C" w:rsidRPr="00EA669C">
        <w:rPr>
          <w:noProof/>
        </w:rPr>
        <w:t>[17], [18]</w:t>
      </w:r>
      <w:r w:rsidR="003B2565">
        <w:fldChar w:fldCharType="end"/>
      </w:r>
      <w:r w:rsidR="00C815C6">
        <w:t xml:space="preserve">. </w:t>
      </w:r>
    </w:p>
    <w:p w14:paraId="282A1D4B" w14:textId="3CFF1EFC" w:rsidR="003B2565" w:rsidRDefault="00C815C6" w:rsidP="00676AC2">
      <w:r>
        <w:t xml:space="preserve">To overcome the flickering effect Chen et al </w:t>
      </w:r>
      <w:r>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EA669C" w:rsidRPr="00EA669C">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EB687F" w:rsidRPr="00EB687F">
        <w:rPr>
          <w:noProof/>
        </w:rPr>
        <w:t>[30]</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0E9C6B57"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50" w:name="_Hlk34721957"/>
      <w:r w:rsidR="009C166F">
        <w:t>spatio</w:t>
      </w:r>
      <w:bookmarkEnd w:id="150"/>
      <w:r w:rsidR="009C166F">
        <w:t xml:space="preserve">temporal predictor though directly synthesize future frame via temporal predictor to preserve temporal continuity. Another recent work by </w:t>
      </w:r>
      <w:r w:rsidR="009C166F">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EB687F" w:rsidRPr="00EB687F">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1" w:name="_Toc48646394"/>
      <w:r>
        <w:lastRenderedPageBreak/>
        <w:t xml:space="preserve">Recent </w:t>
      </w:r>
      <w:r w:rsidR="004B296F">
        <w:t>work</w:t>
      </w:r>
      <w:r>
        <w:t xml:space="preserve"> summary</w:t>
      </w:r>
      <w:bookmarkEnd w:id="151"/>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7E2E06E3" w:rsidR="00A841FC" w:rsidRDefault="00A841FC" w:rsidP="00A841FC">
      <w:pPr>
        <w:pStyle w:val="Caption"/>
        <w:keepNext/>
      </w:pPr>
      <w:r>
        <w:t xml:space="preserve">Table </w:t>
      </w:r>
      <w:fldSimple w:instr=" SEQ Table \* ARABIC ">
        <w:r w:rsidR="00160775">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77CD709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EB687F" w:rsidRPr="00EB687F">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BAF32DA" w:rsidR="00E90E1D" w:rsidRDefault="00E90E1D" w:rsidP="000644BA">
            <w:pPr>
              <w:jc w:val="center"/>
            </w:pPr>
            <w:r w:rsidRPr="00BE6EF3">
              <w:lastRenderedPageBreak/>
              <w:t xml:space="preserve">Animating Arbitrary Objects via Deep Motion Transfer </w:t>
            </w:r>
            <w:r>
              <w:t>Monkey-Net</w:t>
            </w:r>
            <w:r>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EB687F" w:rsidRPr="00EB687F">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638C82BF" w:rsidR="00E90E1D" w:rsidRDefault="00E90E1D" w:rsidP="000644BA">
            <w:pPr>
              <w:jc w:val="center"/>
            </w:pPr>
            <w:r w:rsidRPr="00DE362C">
              <w:t xml:space="preserve">Unsupervised Video-to-Video Translation Dina </w:t>
            </w:r>
            <w:r>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EB687F" w:rsidRPr="00EB687F">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78923202" w:rsidR="00E90E1D" w:rsidRDefault="00E90E1D" w:rsidP="000644BA">
            <w:pPr>
              <w:jc w:val="center"/>
            </w:pPr>
            <w:r>
              <w:t xml:space="preserve">Use </w:t>
            </w:r>
            <w:r>
              <w:fldChar w:fldCharType="begin" w:fldLock="1"/>
            </w:r>
            <w:r w:rsidR="00EB687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EB687F" w:rsidRPr="00EB687F">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0383B63E" w:rsidR="00E90E1D" w:rsidRDefault="00E90E1D" w:rsidP="000644BA">
            <w:pPr>
              <w:jc w:val="center"/>
            </w:pPr>
            <w:r w:rsidRPr="00DE362C">
              <w:t>Video-to-Video Translation with Global Temporal Consistency</w:t>
            </w:r>
            <w:r>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EB687F" w:rsidRPr="00EB687F">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52" w:name="_Toc48646395"/>
      <w:r>
        <w:lastRenderedPageBreak/>
        <w:t>CHAPTER THREE</w:t>
      </w:r>
      <w:bookmarkEnd w:id="152"/>
    </w:p>
    <w:p w14:paraId="21532B25" w14:textId="77777777" w:rsidR="005E235F" w:rsidRDefault="005E235F" w:rsidP="005E235F">
      <w:pPr>
        <w:pStyle w:val="Heading1"/>
        <w:rPr>
          <w:rFonts w:eastAsiaTheme="minorEastAsia"/>
        </w:rPr>
      </w:pPr>
      <w:bookmarkStart w:id="153" w:name="_Toc44355920"/>
      <w:bookmarkStart w:id="154" w:name="_Toc44355979"/>
      <w:bookmarkStart w:id="155" w:name="_Toc44462733"/>
      <w:bookmarkStart w:id="156" w:name="_Toc44644525"/>
      <w:bookmarkStart w:id="157" w:name="_Toc44647378"/>
      <w:bookmarkStart w:id="158" w:name="_Toc46593332"/>
      <w:bookmarkStart w:id="159" w:name="_Toc46593405"/>
      <w:bookmarkStart w:id="160" w:name="_Toc46600125"/>
      <w:bookmarkStart w:id="161" w:name="_Toc46600201"/>
      <w:bookmarkStart w:id="162" w:name="_Toc46601425"/>
      <w:bookmarkStart w:id="163" w:name="_Toc46601562"/>
      <w:bookmarkStart w:id="164" w:name="_Toc46746822"/>
      <w:bookmarkStart w:id="165" w:name="_Toc47207603"/>
      <w:bookmarkStart w:id="166" w:name="_Toc47231511"/>
      <w:bookmarkStart w:id="167" w:name="_Toc48646396"/>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Pr>
          <w:rFonts w:eastAsiaTheme="minorEastAsia"/>
        </w:rPr>
        <w:t>Materials and Methods</w:t>
      </w:r>
      <w:bookmarkEnd w:id="167"/>
      <w:r>
        <w:rPr>
          <w:rFonts w:eastAsiaTheme="minorEastAsia"/>
        </w:rPr>
        <w:t xml:space="preserve"> </w:t>
      </w:r>
    </w:p>
    <w:p w14:paraId="21E5E1D3" w14:textId="77777777" w:rsidR="00DE4C7A" w:rsidRPr="00DE4C7A" w:rsidRDefault="00DE4C7A"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168" w:name="_Toc48646303"/>
      <w:bookmarkStart w:id="169" w:name="_Toc48646397"/>
      <w:bookmarkEnd w:id="168"/>
      <w:bookmarkEnd w:id="169"/>
    </w:p>
    <w:p w14:paraId="3C016BC0" w14:textId="77777777" w:rsidR="00AB2C3E" w:rsidRPr="00AB2C3E" w:rsidRDefault="00AB2C3E" w:rsidP="00AB2C3E">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170" w:name="_Toc46601426"/>
      <w:bookmarkStart w:id="171" w:name="_Toc46601563"/>
      <w:bookmarkStart w:id="172" w:name="_Toc46746823"/>
      <w:bookmarkStart w:id="173" w:name="_Toc47207604"/>
      <w:bookmarkStart w:id="174" w:name="_Toc47231512"/>
      <w:bookmarkStart w:id="175" w:name="_Toc48646304"/>
      <w:bookmarkStart w:id="176" w:name="_Toc48646398"/>
      <w:bookmarkEnd w:id="170"/>
      <w:bookmarkEnd w:id="171"/>
      <w:bookmarkEnd w:id="172"/>
      <w:bookmarkEnd w:id="173"/>
      <w:bookmarkEnd w:id="174"/>
      <w:bookmarkEnd w:id="175"/>
      <w:bookmarkEnd w:id="176"/>
    </w:p>
    <w:p w14:paraId="55B26499" w14:textId="56134315" w:rsidR="003771C9" w:rsidRPr="003771C9" w:rsidRDefault="003771C9" w:rsidP="00AB2C3E">
      <w:pPr>
        <w:pStyle w:val="Heading2"/>
      </w:pPr>
      <w:bookmarkStart w:id="177" w:name="_Toc48646399"/>
      <w:r>
        <w:t>Overview</w:t>
      </w:r>
      <w:bookmarkEnd w:id="177"/>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4A621447" w:rsidR="007226CE" w:rsidRDefault="007226CE" w:rsidP="007226CE">
      <w:r>
        <w:t xml:space="preserve">In order to achieve the objectives of this study, the following methods and techniques are employed. </w:t>
      </w:r>
    </w:p>
    <w:p w14:paraId="502D3AE2" w14:textId="77777777" w:rsidR="001D4567" w:rsidRDefault="00DD1726" w:rsidP="00E90D56">
      <w:pPr>
        <w:pStyle w:val="Heading2"/>
      </w:pPr>
      <w:bookmarkStart w:id="178" w:name="_Toc48646400"/>
      <w:r>
        <w:t>Dataset</w:t>
      </w:r>
      <w:bookmarkEnd w:id="178"/>
      <w:r>
        <w:t xml:space="preserve"> </w:t>
      </w:r>
    </w:p>
    <w:p w14:paraId="79FA3251" w14:textId="25A280EC"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r w:rsidR="007226CE">
        <w:t>.</w:t>
      </w:r>
    </w:p>
    <w:p w14:paraId="692A3BE4" w14:textId="7D04218A" w:rsidR="001F0D1F" w:rsidRPr="001F0D1F" w:rsidRDefault="001F0D1F" w:rsidP="00850D5B">
      <w:pPr>
        <w:pStyle w:val="ListParagraph"/>
        <w:numPr>
          <w:ilvl w:val="0"/>
          <w:numId w:val="7"/>
        </w:numPr>
        <w:rPr>
          <w:b/>
          <w:bCs/>
        </w:rPr>
      </w:pPr>
      <w:r w:rsidRPr="001F0D1F">
        <w:rPr>
          <w:b/>
          <w:bCs/>
        </w:rPr>
        <w:t>Obama-trump</w:t>
      </w:r>
      <w:r>
        <w:rPr>
          <w:b/>
          <w:bCs/>
        </w:rPr>
        <w:t xml:space="preserve"> </w:t>
      </w:r>
      <w:r>
        <w:t xml:space="preserve">is a recently released dataset for style transfer and video retargeting. This dataset contains a sequence of images of Obama and Trump making an interview (though in </w:t>
      </w:r>
      <w:r w:rsidR="00E37E74">
        <w:t xml:space="preserve">a </w:t>
      </w:r>
      <w:r>
        <w:t xml:space="preserve">different time and completely talk about different things). </w:t>
      </w:r>
      <w:r w:rsidR="006969CF">
        <w:t>Each frame is 256 x 256 and about 8617 images included.</w:t>
      </w:r>
    </w:p>
    <w:p w14:paraId="58E0730F" w14:textId="005EDD94" w:rsidR="002975E5" w:rsidRDefault="002975E5" w:rsidP="00850D5B">
      <w:pPr>
        <w:pStyle w:val="ListParagraph"/>
        <w:numPr>
          <w:ilvl w:val="0"/>
          <w:numId w:val="7"/>
        </w:numPr>
        <w:rPr>
          <w:b/>
          <w:bCs/>
        </w:rPr>
      </w:pPr>
      <w:r w:rsidRPr="005101F6">
        <w:rPr>
          <w:b/>
          <w:bCs/>
        </w:rPr>
        <w:t>Flower Video Datase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EFE1475" w:rsidR="002975E5" w:rsidRDefault="002975E5" w:rsidP="00850D5B">
      <w:pPr>
        <w:pStyle w:val="ListParagraph"/>
        <w:numPr>
          <w:ilvl w:val="0"/>
          <w:numId w:val="7"/>
        </w:numPr>
      </w:pPr>
      <w:r w:rsidRPr="00CF5654">
        <w:rPr>
          <w:b/>
          <w:bCs/>
        </w:rPr>
        <w:t>Viper</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segmentation label </w:t>
      </w:r>
      <w:r>
        <w:lastRenderedPageBreak/>
        <w:t xml:space="preserve">maps, day ↔ night and sunrise ↔ sunset. </w:t>
      </w:r>
      <w:r w:rsidR="009169E3">
        <w:t xml:space="preserve">For this study the frame resolution is </w:t>
      </w:r>
      <w:r w:rsidR="00E9657C">
        <w:t xml:space="preserve">Demote </w:t>
      </w:r>
      <w:r w:rsidR="009169E3">
        <w:t xml:space="preserve">to </w:t>
      </w:r>
      <w:r w:rsidR="00E9657C">
        <w:t xml:space="preserve">(resolution: </w:t>
      </w:r>
      <w:r w:rsidR="009169E3">
        <w:t>256 × 256</w:t>
      </w:r>
      <w:r w:rsidR="00E9657C">
        <w:t>).</w:t>
      </w:r>
    </w:p>
    <w:p w14:paraId="18868BA7" w14:textId="2024A1B7" w:rsidR="00DD1726" w:rsidRDefault="00DD1726" w:rsidP="00E90D56">
      <w:pPr>
        <w:pStyle w:val="Heading2"/>
      </w:pPr>
      <w:bookmarkStart w:id="179" w:name="_Toc48646401"/>
      <w:r>
        <w:t>Development tools</w:t>
      </w:r>
      <w:bookmarkEnd w:id="179"/>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0" w:name="_Toc48646402"/>
      <w:r>
        <w:t>Design tools</w:t>
      </w:r>
      <w:bookmarkEnd w:id="180"/>
      <w:r>
        <w:t xml:space="preserve"> </w:t>
      </w:r>
    </w:p>
    <w:p w14:paraId="0DCB6902" w14:textId="4566B02B"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 xml:space="preserve"> is used to design in the proposed system. It is a lightweight and powerful graphic design tool for creating professional-looking flowcharts, network diagrams, UML diagrams, and others. This tool is selected because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w:t>
      </w:r>
    </w:p>
    <w:p w14:paraId="4F8832EA" w14:textId="77777777" w:rsidR="000423DE" w:rsidRDefault="000423DE" w:rsidP="00850D5B">
      <w:pPr>
        <w:pStyle w:val="ListParagraph"/>
        <w:numPr>
          <w:ilvl w:val="0"/>
          <w:numId w:val="9"/>
        </w:numPr>
      </w:pPr>
      <w:r>
        <w:t xml:space="preserve">It has lots of high-quality shapes, example, and template, </w:t>
      </w:r>
    </w:p>
    <w:p w14:paraId="371615E6" w14:textId="77777777" w:rsidR="000423DE" w:rsidRDefault="000423DE" w:rsidP="00850D5B">
      <w:pPr>
        <w:pStyle w:val="ListParagraph"/>
        <w:numPr>
          <w:ilvl w:val="0"/>
          <w:numId w:val="9"/>
        </w:numPr>
      </w:pPr>
      <w:r>
        <w:t>It easily visualizes complex information with a wide range of diagrams.</w:t>
      </w:r>
    </w:p>
    <w:p w14:paraId="6552D8B1" w14:textId="77777777" w:rsidR="000423DE" w:rsidRDefault="000423DE" w:rsidP="00850D5B">
      <w:pPr>
        <w:pStyle w:val="ListParagraph"/>
        <w:numPr>
          <w:ilvl w:val="0"/>
          <w:numId w:val="9"/>
        </w:numPr>
      </w:pPr>
      <w:r>
        <w:t xml:space="preserve">Works with MS Office well and others. </w:t>
      </w:r>
    </w:p>
    <w:p w14:paraId="60156C5D" w14:textId="22C1D9B2" w:rsidR="00DD1726" w:rsidRDefault="00DD1726" w:rsidP="00E90D56">
      <w:pPr>
        <w:pStyle w:val="Heading2"/>
      </w:pPr>
      <w:bookmarkStart w:id="181" w:name="_Toc48646403"/>
      <w:r>
        <w:t>Prototype development framework</w:t>
      </w:r>
      <w:bookmarkEnd w:id="181"/>
    </w:p>
    <w:p w14:paraId="6F7938E5"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2" w:name="_Toc46601432"/>
      <w:bookmarkStart w:id="183" w:name="_Toc46601569"/>
      <w:bookmarkStart w:id="184" w:name="_Toc46746829"/>
      <w:bookmarkStart w:id="185" w:name="_Toc47207610"/>
      <w:bookmarkStart w:id="186" w:name="_Toc47231518"/>
      <w:bookmarkStart w:id="187" w:name="_Toc48646310"/>
      <w:bookmarkStart w:id="188" w:name="_Toc48646404"/>
      <w:bookmarkEnd w:id="182"/>
      <w:bookmarkEnd w:id="183"/>
      <w:bookmarkEnd w:id="184"/>
      <w:bookmarkEnd w:id="185"/>
      <w:bookmarkEnd w:id="186"/>
      <w:bookmarkEnd w:id="187"/>
      <w:bookmarkEnd w:id="188"/>
    </w:p>
    <w:p w14:paraId="4B0B99B7"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9" w:name="_Toc46601433"/>
      <w:bookmarkStart w:id="190" w:name="_Toc46601570"/>
      <w:bookmarkStart w:id="191" w:name="_Toc46746830"/>
      <w:bookmarkStart w:id="192" w:name="_Toc47207611"/>
      <w:bookmarkStart w:id="193" w:name="_Toc47231519"/>
      <w:bookmarkStart w:id="194" w:name="_Toc48646311"/>
      <w:bookmarkStart w:id="195" w:name="_Toc48646405"/>
      <w:bookmarkEnd w:id="189"/>
      <w:bookmarkEnd w:id="190"/>
      <w:bookmarkEnd w:id="191"/>
      <w:bookmarkEnd w:id="192"/>
      <w:bookmarkEnd w:id="193"/>
      <w:bookmarkEnd w:id="194"/>
      <w:bookmarkEnd w:id="195"/>
    </w:p>
    <w:p w14:paraId="16C143DE"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6" w:name="_Toc46601434"/>
      <w:bookmarkStart w:id="197" w:name="_Toc46601571"/>
      <w:bookmarkStart w:id="198" w:name="_Toc46746831"/>
      <w:bookmarkStart w:id="199" w:name="_Toc47207612"/>
      <w:bookmarkStart w:id="200" w:name="_Toc47231520"/>
      <w:bookmarkStart w:id="201" w:name="_Toc48646312"/>
      <w:bookmarkStart w:id="202" w:name="_Toc48646406"/>
      <w:bookmarkEnd w:id="196"/>
      <w:bookmarkEnd w:id="197"/>
      <w:bookmarkEnd w:id="198"/>
      <w:bookmarkEnd w:id="199"/>
      <w:bookmarkEnd w:id="200"/>
      <w:bookmarkEnd w:id="201"/>
      <w:bookmarkEnd w:id="202"/>
    </w:p>
    <w:p w14:paraId="59B78E8B"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203" w:name="_Toc46601435"/>
      <w:bookmarkStart w:id="204" w:name="_Toc46601572"/>
      <w:bookmarkStart w:id="205" w:name="_Toc46746832"/>
      <w:bookmarkStart w:id="206" w:name="_Toc47207613"/>
      <w:bookmarkStart w:id="207" w:name="_Toc47231521"/>
      <w:bookmarkStart w:id="208" w:name="_Toc48646313"/>
      <w:bookmarkStart w:id="209" w:name="_Toc48646407"/>
      <w:bookmarkEnd w:id="203"/>
      <w:bookmarkEnd w:id="204"/>
      <w:bookmarkEnd w:id="205"/>
      <w:bookmarkEnd w:id="206"/>
      <w:bookmarkEnd w:id="207"/>
      <w:bookmarkEnd w:id="208"/>
      <w:bookmarkEnd w:id="209"/>
    </w:p>
    <w:p w14:paraId="6F3FBF28" w14:textId="2BE7816C" w:rsidR="000423DE" w:rsidRPr="000C0AA6" w:rsidRDefault="00F67D20" w:rsidP="00581D43">
      <w:pPr>
        <w:pStyle w:val="Heading3"/>
        <w:ind w:left="1440"/>
      </w:pPr>
      <w:bookmarkStart w:id="210" w:name="_Toc48646408"/>
      <w:r w:rsidRPr="000C0AA6">
        <w:t>TensorFlow</w:t>
      </w:r>
      <w:bookmarkEnd w:id="210"/>
    </w:p>
    <w:p w14:paraId="1DEC60E2" w14:textId="39E78E39"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EB687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000423DE" w:rsidRPr="000C0AA6">
        <w:fldChar w:fldCharType="separate"/>
      </w:r>
      <w:r w:rsidR="00EB687F" w:rsidRPr="00EB687F">
        <w:rPr>
          <w:noProof/>
        </w:rPr>
        <w:t>[33]</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EB687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000423DE" w:rsidRPr="000C0AA6">
        <w:fldChar w:fldCharType="separate"/>
      </w:r>
      <w:r w:rsidR="00EB687F" w:rsidRPr="00EB687F">
        <w:rPr>
          <w:noProof/>
        </w:rPr>
        <w:t>[34]</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lastRenderedPageBreak/>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B215CFE" w:rsidR="000423DE" w:rsidRPr="000C0AA6" w:rsidRDefault="00F67D20" w:rsidP="00F67D20">
      <w:pPr>
        <w:pStyle w:val="Caption"/>
        <w:jc w:val="center"/>
        <w:rPr>
          <w:sz w:val="24"/>
          <w:szCs w:val="24"/>
        </w:rPr>
      </w:pPr>
      <w:bookmarkStart w:id="211" w:name="_Toc47219621"/>
      <w:r w:rsidRPr="000C0AA6">
        <w:t xml:space="preserve">Figure </w:t>
      </w:r>
      <w:fldSimple w:instr=" SEQ Figure \* ARABIC ">
        <w:r w:rsidR="000423D4">
          <w:rPr>
            <w:noProof/>
          </w:rPr>
          <w:t>11</w:t>
        </w:r>
      </w:fldSimple>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11"/>
      <w:proofErr w:type="gramEnd"/>
    </w:p>
    <w:p w14:paraId="42C51810" w14:textId="77777777" w:rsidR="00B10524" w:rsidRPr="000C0AA6" w:rsidRDefault="000423DE" w:rsidP="00B10524">
      <w:r w:rsidRPr="000C0AA6">
        <w:t xml:space="preserve">As shown in the above diagram, </w:t>
      </w:r>
      <w:proofErr w:type="spellStart"/>
      <w:r w:rsidRPr="000C0AA6">
        <w:t>Tensorflow</w:t>
      </w:r>
      <w:proofErr w:type="spellEnd"/>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2" w:name="_Toc48646409"/>
      <w:proofErr w:type="spellStart"/>
      <w:r w:rsidRPr="000C0AA6">
        <w:t>Keras</w:t>
      </w:r>
      <w:bookmarkEnd w:id="212"/>
      <w:proofErr w:type="spellEnd"/>
    </w:p>
    <w:p w14:paraId="4E7CD82A" w14:textId="149C1D1D" w:rsidR="00F67D20" w:rsidRPr="000C0AA6" w:rsidRDefault="00F67D20" w:rsidP="00F67D20">
      <w:pPr>
        <w:rPr>
          <w:rFonts w:eastAsia="Times New Roman"/>
        </w:rPr>
      </w:pPr>
      <w:proofErr w:type="spellStart"/>
      <w:r w:rsidRPr="000C0AA6">
        <w:t>Keras</w:t>
      </w:r>
      <w:proofErr w:type="spellEnd"/>
      <w:r w:rsidRPr="000C0AA6">
        <w:t xml:space="preserve"> is a high-level API built on TensorFlow (and can be used on top of Theano too). Compared to TensorFlow it is more user-friendly and easier to use. </w:t>
      </w:r>
      <w:proofErr w:type="spellStart"/>
      <w:r w:rsidRPr="000C0AA6">
        <w:t>Keras</w:t>
      </w:r>
      <w:proofErr w:type="spellEnd"/>
      <w:r w:rsidRPr="000C0AA6">
        <w:t xml:space="preserve">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EB687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5]","plainTextFormattedCitation":"[35]","previouslyFormattedCitation":"[35]"},"properties":{"noteIndex":0},"schema":"https://github.com/citation-style-language/schema/raw/master/csl-citation.json"}</w:instrText>
      </w:r>
      <w:r w:rsidRPr="000C0AA6">
        <w:rPr>
          <w:rStyle w:val="Strong"/>
          <w:rFonts w:cstheme="minorHAnsi"/>
          <w:b w:val="0"/>
        </w:rPr>
        <w:fldChar w:fldCharType="separate"/>
      </w:r>
      <w:r w:rsidR="00EB687F" w:rsidRPr="00EB687F">
        <w:rPr>
          <w:rStyle w:val="Strong"/>
          <w:rFonts w:cstheme="minorHAnsi"/>
          <w:b w:val="0"/>
          <w:noProof/>
        </w:rPr>
        <w:t>[35]</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w:t>
      </w:r>
      <w:proofErr w:type="spellStart"/>
      <w:r w:rsidRPr="000C0AA6">
        <w:rPr>
          <w:rFonts w:eastAsia="Times New Roman"/>
        </w:rPr>
        <w:t>Keras</w:t>
      </w:r>
      <w:proofErr w:type="spellEnd"/>
      <w:r w:rsidRPr="000C0AA6">
        <w:rPr>
          <w:rFonts w:eastAsia="Times New Roman"/>
        </w:rPr>
        <w:t xml:space="preserve"> has the following properties.</w:t>
      </w:r>
    </w:p>
    <w:p w14:paraId="78249FCD" w14:textId="77777777" w:rsidR="00F12F23" w:rsidRPr="000C0AA6" w:rsidRDefault="00F12F23" w:rsidP="00F12F23">
      <w:pPr>
        <w:pStyle w:val="ListParagraph"/>
        <w:numPr>
          <w:ilvl w:val="0"/>
          <w:numId w:val="8"/>
        </w:numPr>
      </w:pPr>
      <w:r w:rsidRPr="000C0AA6">
        <w:t xml:space="preserve">It allows easy and fast prototyping </w:t>
      </w:r>
    </w:p>
    <w:p w14:paraId="36B085BF" w14:textId="435C7BCC" w:rsidR="00F12F23" w:rsidRPr="000C0AA6" w:rsidRDefault="00F67D20" w:rsidP="00DF1D08">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F12F23">
      <w:pPr>
        <w:pStyle w:val="ListParagraph"/>
        <w:numPr>
          <w:ilvl w:val="0"/>
          <w:numId w:val="8"/>
        </w:numPr>
      </w:pPr>
      <w:r w:rsidRPr="000C0AA6">
        <w:t>It is user-friendly, modular, and extensible.</w:t>
      </w:r>
    </w:p>
    <w:p w14:paraId="197E27C8" w14:textId="77777777" w:rsidR="00F67D20" w:rsidRPr="000C0AA6" w:rsidRDefault="00F67D20" w:rsidP="00850D5B">
      <w:pPr>
        <w:pStyle w:val="ListParagraph"/>
        <w:numPr>
          <w:ilvl w:val="0"/>
          <w:numId w:val="8"/>
        </w:numPr>
      </w:pPr>
      <w:r w:rsidRPr="000C0AA6">
        <w:t>It can run runs seamlessly on CPU and GPU.</w:t>
      </w:r>
    </w:p>
    <w:p w14:paraId="17C8F15C" w14:textId="77777777" w:rsidR="00F67D20" w:rsidRPr="000C0AA6" w:rsidRDefault="00F67D20" w:rsidP="00F67D20">
      <w:proofErr w:type="spellStart"/>
      <w:r w:rsidRPr="000C0AA6">
        <w:t>Keras</w:t>
      </w:r>
      <w:proofErr w:type="spellEnd"/>
      <w:r w:rsidRPr="000C0AA6">
        <w:t xml:space="preserve">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3" w:name="_Toc21334408"/>
      <w:bookmarkStart w:id="214" w:name="_Toc48646410"/>
      <w:r w:rsidRPr="000C0AA6">
        <w:t>OpenCV</w:t>
      </w:r>
      <w:bookmarkEnd w:id="213"/>
      <w:bookmarkEnd w:id="214"/>
    </w:p>
    <w:p w14:paraId="39FC564D" w14:textId="603953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EB687F">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00EB687F" w:rsidRPr="00EB687F">
        <w:rPr>
          <w:noProof/>
        </w:rPr>
        <w:t>[36]</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w:t>
      </w:r>
      <w:r w:rsidRPr="000C0AA6">
        <w:lastRenderedPageBreak/>
        <w:t xml:space="preserve">image processing, so each function and data structure were designed with the image processing engineers in mind. </w:t>
      </w:r>
    </w:p>
    <w:p w14:paraId="1B355309" w14:textId="1BE44BB2" w:rsidR="00B10524" w:rsidRPr="000C0AA6" w:rsidRDefault="00B10524" w:rsidP="00581D43">
      <w:pPr>
        <w:pStyle w:val="Heading3"/>
      </w:pPr>
      <w:bookmarkStart w:id="215" w:name="_Toc48646411"/>
      <w:r w:rsidRPr="000C0AA6">
        <w:t>MATLAB Deep Network Designer</w:t>
      </w:r>
      <w:bookmarkEnd w:id="215"/>
    </w:p>
    <w:p w14:paraId="71134B8F" w14:textId="6E89E443"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EB687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EB687F" w:rsidRPr="00EB687F">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6" w:name="_Toc48646412"/>
      <w:r>
        <w:t>Baselines</w:t>
      </w:r>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2D2D55">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2D2D55">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7B03D06F" w:rsidR="00DD1726" w:rsidRDefault="00DD1726" w:rsidP="004E593D">
      <w:pPr>
        <w:pStyle w:val="Heading2"/>
      </w:pPr>
      <w:r>
        <w:t>Evaluation methods</w:t>
      </w:r>
      <w:bookmarkEnd w:id="216"/>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bookmarkStart w:id="217" w:name="_Toc48646413"/>
      <w:r>
        <w:lastRenderedPageBreak/>
        <w:t>User study</w:t>
      </w:r>
      <w:bookmarkEnd w:id="217"/>
      <w:r>
        <w:t xml:space="preserve">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bookmarkStart w:id="218" w:name="_Toc48646414"/>
      <w:r w:rsidRPr="008B7FBF">
        <w:t>Inception score</w:t>
      </w:r>
      <w:bookmarkEnd w:id="218"/>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19" w:name="_Toc48646415"/>
      <w:r>
        <w:lastRenderedPageBreak/>
        <w:t>CHAPTER FOUR</w:t>
      </w:r>
      <w:bookmarkEnd w:id="219"/>
    </w:p>
    <w:p w14:paraId="64E009EC" w14:textId="34BB7924" w:rsidR="00E0008F" w:rsidRDefault="00201370" w:rsidP="00160775">
      <w:pPr>
        <w:pStyle w:val="Heading1"/>
      </w:pPr>
      <w:bookmarkStart w:id="220" w:name="_Toc48646416"/>
      <w:r>
        <w:t xml:space="preserve">The </w:t>
      </w:r>
      <w:r w:rsidR="00E0008F">
        <w:t>Proposed work</w:t>
      </w:r>
      <w:r w:rsidR="00481B8B">
        <w:t xml:space="preserve"> &amp; </w:t>
      </w:r>
      <w:r w:rsidR="00A164A8">
        <w:t xml:space="preserve">it’s </w:t>
      </w:r>
      <w:r w:rsidR="00481B8B" w:rsidRPr="00CA45EF">
        <w:t>Implementation</w:t>
      </w:r>
      <w:bookmarkEnd w:id="220"/>
    </w:p>
    <w:p w14:paraId="5791FDA0" w14:textId="0FAAA33F" w:rsidR="00FF1B37" w:rsidRPr="00FF1B37" w:rsidRDefault="00FF1B37"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21" w:name="_Toc44644538"/>
      <w:bookmarkStart w:id="222" w:name="_Toc44647391"/>
      <w:bookmarkStart w:id="223" w:name="_Toc46593347"/>
      <w:bookmarkStart w:id="224" w:name="_Toc46593420"/>
      <w:bookmarkStart w:id="225" w:name="_Toc46600140"/>
      <w:bookmarkStart w:id="226" w:name="_Toc46600216"/>
      <w:bookmarkStart w:id="227" w:name="_Toc46601445"/>
      <w:bookmarkStart w:id="228" w:name="_Toc46601582"/>
      <w:bookmarkStart w:id="229" w:name="_Toc46746842"/>
      <w:bookmarkStart w:id="230" w:name="_Toc47207623"/>
      <w:bookmarkStart w:id="231" w:name="_Toc47231531"/>
      <w:bookmarkStart w:id="232" w:name="_Toc48646323"/>
      <w:bookmarkStart w:id="233" w:name="_Toc48646417"/>
      <w:bookmarkEnd w:id="221"/>
      <w:bookmarkEnd w:id="222"/>
      <w:bookmarkEnd w:id="223"/>
      <w:bookmarkEnd w:id="224"/>
      <w:bookmarkEnd w:id="225"/>
      <w:bookmarkEnd w:id="226"/>
      <w:bookmarkEnd w:id="227"/>
      <w:bookmarkEnd w:id="228"/>
      <w:bookmarkEnd w:id="229"/>
      <w:bookmarkEnd w:id="230"/>
      <w:bookmarkEnd w:id="231"/>
      <w:bookmarkEnd w:id="232"/>
      <w:bookmarkEnd w:id="233"/>
    </w:p>
    <w:p w14:paraId="5F433B0C" w14:textId="53089A03" w:rsidR="00B4642C" w:rsidRDefault="00B4642C" w:rsidP="00E90D56">
      <w:pPr>
        <w:pStyle w:val="Heading2"/>
      </w:pPr>
      <w:bookmarkStart w:id="234" w:name="_Toc48646418"/>
      <w:r>
        <w:t>Overview</w:t>
      </w:r>
      <w:bookmarkEnd w:id="234"/>
    </w:p>
    <w:p w14:paraId="25199606" w14:textId="651C9D1F" w:rsidR="00B77BDE" w:rsidRDefault="00B4642C" w:rsidP="00B4642C">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p>
    <w:p w14:paraId="15C4919F" w14:textId="239A2939" w:rsidR="00B77BDE" w:rsidRDefault="00B77BDE" w:rsidP="00C81E23">
      <w:pPr>
        <w:pStyle w:val="Heading2"/>
      </w:pPr>
      <w:r>
        <w:t>Proposed work</w:t>
      </w:r>
    </w:p>
    <w:p w14:paraId="28D0FF03" w14:textId="5B0859BE" w:rsidR="005C69DF" w:rsidRDefault="00593891" w:rsidP="005C69DF">
      <w:r>
        <w:t xml:space="preserve">The </w:t>
      </w:r>
      <w:r w:rsidR="008B46B1">
        <w:t>key</w:t>
      </w:r>
      <w:r>
        <w:t xml:space="preserve"> objective of this work is to optimize the use of space-time knowledge, and in order to address our research query, we add specific losses to the Cycle-GAN. As our architectural model is</w:t>
      </w:r>
      <w:r w:rsidR="00FC536F">
        <w:t xml:space="preserve"> Cycle-GAN </w:t>
      </w:r>
      <w:r w:rsidR="00586C2B">
        <w:t>and Recycle</w:t>
      </w:r>
      <w:r>
        <w:t>-GAN</w:t>
      </w:r>
      <w:r w:rsidR="00A13A9E">
        <w:t xml:space="preserve"> are </w:t>
      </w:r>
      <w:r>
        <w:t>based.</w:t>
      </w:r>
      <w:r w:rsidR="009152AB">
        <w:t xml:space="preserve"> </w:t>
      </w:r>
      <w:bookmarkStart w:id="235" w:name="_Toc48646420"/>
    </w:p>
    <w:p w14:paraId="6F7A88A3" w14:textId="3D35B240"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With the exclusion of problems listed in section 2.5.</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217B5D">
      <w:pPr>
        <w:pStyle w:val="Heading3"/>
      </w:pPr>
      <w:r>
        <w:t>Proposed Network Learning Function.</w:t>
      </w:r>
    </w:p>
    <w:p w14:paraId="423F76EC" w14:textId="0CAB2AC5" w:rsidR="00217B5D" w:rsidRDefault="00EB687F" w:rsidP="00217B5D">
      <w:r w:rsidRPr="00EB687F">
        <w:t xml:space="preserve">Because we follow the GAN architecture, 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w:t>
      </w:r>
      <w:proofErr w:type="spellStart"/>
      <w:r w:rsidR="00217B5D">
        <w:t>CycleGAN</w:t>
      </w:r>
      <w:proofErr w:type="spellEnd"/>
      <w:r w:rsidR="00217B5D">
        <w:t xml:space="preserve">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E4A8D">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temporal cycle consistency constrain </w:t>
      </w:r>
      <m:oMath>
        <m:r>
          <m:rPr>
            <m:scr m:val="script"/>
          </m:rPr>
          <w:rPr>
            <w:rFonts w:ascii="Cambria Math" w:hAnsi="Cambria Math"/>
          </w:rPr>
          <m:t>l</m:t>
        </m:r>
        <m:r>
          <w:rPr>
            <w:rFonts w:ascii="Cambria Math" w:hAnsi="Cambria Math"/>
          </w:rPr>
          <m:t>temporal</m:t>
        </m:r>
      </m:oMath>
      <w:r w:rsidR="001137DC">
        <w:t xml:space="preserve"> </w:t>
      </w:r>
      <w:r w:rsidR="00217B5D">
        <w:t>to impel the model and improve the whole translation. The full loss function of our work is as follows:</w:t>
      </w:r>
    </w:p>
    <w:p w14:paraId="54194F6B" w14:textId="05A77DDB" w:rsidR="00DC672E" w:rsidRPr="00592E67" w:rsidRDefault="00C1186E" w:rsidP="00217B5D">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m:t>
          </m:r>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m:t>
          </m:r>
          <m:r>
            <w:rPr>
              <w:rFonts w:ascii="Cambria Math" w:hAnsi="Cambria Math"/>
            </w:rPr>
            <m:t xml:space="preserve"> </m:t>
          </m:r>
          <m:r>
            <w:rPr>
              <w:rFonts w:ascii="Cambria Math" w:hAnsi="Cambria Math"/>
              <w:color w:val="FF0000"/>
            </w:rPr>
            <m:t>δ</m:t>
          </m:r>
          <m:r>
            <m:rPr>
              <m:scr m:val="script"/>
              <m:sty m:val="bi"/>
            </m:rPr>
            <w:rPr>
              <w:rFonts w:ascii="Cambria Math" w:hAnsi="Cambria Math"/>
              <w:color w:val="FF0000"/>
            </w:rPr>
            <m:t>l</m:t>
          </m:r>
          <m:r>
            <w:rPr>
              <w:rFonts w:ascii="Cambria Math" w:hAnsi="Cambria Math"/>
              <w:color w:val="FF0000"/>
            </w:rPr>
            <m:t>temporal(</m:t>
          </m:r>
          <m:sSub>
            <m:sSubPr>
              <m:ctrlPr>
                <w:rPr>
                  <w:rFonts w:ascii="Cambria Math" w:hAnsi="Cambria Math"/>
                  <w:i/>
                  <w:color w:val="FF0000"/>
                </w:rPr>
              </m:ctrlPr>
            </m:sSubPr>
            <m:e>
              <m:r>
                <w:rPr>
                  <w:rFonts w:ascii="Cambria Math" w:hAnsi="Cambria Math"/>
                  <w:color w:val="FF0000"/>
                </w:rPr>
                <m:t>G</m:t>
              </m:r>
            </m:e>
            <m:sub>
              <m:r>
                <w:rPr>
                  <w:rFonts w:ascii="Cambria Math" w:hAnsi="Cambria Math"/>
                  <w:color w:val="FF0000"/>
                </w:rPr>
                <m:t>x</m:t>
              </m:r>
            </m:sub>
          </m:sSub>
          <m:r>
            <w:rPr>
              <w:rFonts w:ascii="Cambria Math" w:hAnsi="Cambria Math"/>
              <w:color w:val="FF0000"/>
            </w:rPr>
            <m:t>)+</m:t>
          </m:r>
          <m:r>
            <w:rPr>
              <w:rFonts w:ascii="Cambria Math" w:hAnsi="Cambria Math"/>
              <w:color w:val="FF0000"/>
            </w:rPr>
            <m:t>δ</m:t>
          </m:r>
          <m:r>
            <m:rPr>
              <m:scr m:val="script"/>
              <m:sty m:val="bi"/>
            </m:rPr>
            <w:rPr>
              <w:rFonts w:ascii="Cambria Math" w:hAnsi="Cambria Math"/>
              <w:color w:val="FF0000"/>
            </w:rPr>
            <m:t>l</m:t>
          </m:r>
          <m:r>
            <w:rPr>
              <w:rFonts w:ascii="Cambria Math" w:hAnsi="Cambria Math"/>
              <w:color w:val="FF0000"/>
            </w:rPr>
            <m:t>temporal(</m:t>
          </m:r>
          <m:sSub>
            <m:sSubPr>
              <m:ctrlPr>
                <w:rPr>
                  <w:rFonts w:ascii="Cambria Math" w:hAnsi="Cambria Math"/>
                  <w:i/>
                  <w:color w:val="FF0000"/>
                </w:rPr>
              </m:ctrlPr>
            </m:sSubPr>
            <m:e>
              <m:r>
                <w:rPr>
                  <w:rFonts w:ascii="Cambria Math" w:hAnsi="Cambria Math"/>
                  <w:color w:val="FF0000"/>
                </w:rPr>
                <m:t>G</m:t>
              </m:r>
            </m:e>
            <m:sub>
              <m:r>
                <w:rPr>
                  <w:rFonts w:ascii="Cambria Math" w:hAnsi="Cambria Math"/>
                  <w:color w:val="FF0000"/>
                </w:rPr>
                <m:t>y</m:t>
              </m:r>
            </m:sub>
          </m:sSub>
          <m:r>
            <w:rPr>
              <w:rFonts w:ascii="Cambria Math" w:hAnsi="Cambria Math"/>
              <w:color w:val="FF0000"/>
            </w:rPr>
            <m:t>)</m:t>
          </m:r>
        </m:oMath>
      </m:oMathPara>
    </w:p>
    <w:p w14:paraId="3638E7A3" w14:textId="7BF60955" w:rsidR="005E6AFF" w:rsidRDefault="00B911B5" w:rsidP="00E90D56">
      <w:pPr>
        <w:pStyle w:val="Heading2"/>
      </w:pPr>
      <w:r>
        <w:t xml:space="preserve">Unpaired </w:t>
      </w:r>
      <w:r w:rsidR="005E6AFF">
        <w:t xml:space="preserve">Image to image </w:t>
      </w:r>
      <w:r w:rsidR="00480331">
        <w:t>transfer</w:t>
      </w:r>
      <w:bookmarkEnd w:id="235"/>
    </w:p>
    <w:p w14:paraId="5FD29D1A" w14:textId="56082672" w:rsidR="00B03D60" w:rsidRDefault="00480331" w:rsidP="00480331">
      <w:r>
        <w:t xml:space="preserve">For generating a </w:t>
      </w:r>
      <w:r w:rsidR="005428D8">
        <w:t xml:space="preserve">fake video </w:t>
      </w:r>
      <w:r>
        <w:t xml:space="preserve">from translating one domain video to another domain. </w:t>
      </w:r>
      <w:r w:rsidR="00E40CE0">
        <w:t>Spatial</w:t>
      </w:r>
      <w:r>
        <w:t xml:space="preserve"> image Translator network is important. This </w:t>
      </w:r>
      <w:r w:rsidR="00965A27">
        <w:t xml:space="preserve">network </w:t>
      </w:r>
      <w:r w:rsidR="00601D33">
        <w:t xml:space="preserve">takes </w:t>
      </w:r>
      <w:r w:rsidR="00965A27">
        <w:t>a</w:t>
      </w:r>
      <w:r>
        <w:t xml:space="preserve"> sequence of images</w:t>
      </w:r>
      <w:r w:rsidR="00601D33">
        <w:t xml:space="preserve"> as an input</w:t>
      </w:r>
      <w:r w:rsidR="00965A27">
        <w:t>.</w:t>
      </w:r>
      <w:r w:rsidR="006258EC">
        <w:t xml:space="preserve"> To do so the input video should </w:t>
      </w:r>
      <w:r w:rsidR="00601D33">
        <w:t xml:space="preserve">change to </w:t>
      </w:r>
      <w:r w:rsidR="0078469D">
        <w:t xml:space="preserve">the </w:t>
      </w:r>
      <w:r w:rsidR="00601D33">
        <w:t>sequence of</w:t>
      </w:r>
      <w:r w:rsidR="006258EC">
        <w:t xml:space="preserve"> </w:t>
      </w:r>
      <w:r w:rsidR="0078469D">
        <w:t xml:space="preserve">the </w:t>
      </w:r>
      <w:r w:rsidR="006258EC">
        <w:t>frame</w:t>
      </w:r>
      <w:r w:rsidR="00601D33">
        <w:t xml:space="preserve"> using frame</w:t>
      </w:r>
      <w:r w:rsidR="006258EC">
        <w:t xml:space="preserve"> extractor</w:t>
      </w:r>
      <w:r w:rsidR="00601D33">
        <w:t xml:space="preserve"> network</w:t>
      </w:r>
      <w:r w:rsidR="00082A00">
        <w:t>.</w:t>
      </w:r>
    </w:p>
    <w:p w14:paraId="7C6717B9" w14:textId="77777777" w:rsidR="00592E67"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3D0031">
        <w:t>possibly</w:t>
      </w:r>
      <w:r w:rsidR="00947AE1">
        <w:t xml:space="preserve"> the </w:t>
      </w:r>
      <w:r w:rsidR="00E000A1">
        <w:rPr>
          <w:b/>
          <w:bCs/>
        </w:rPr>
        <w:t>style</w:t>
      </w:r>
      <w:r w:rsidR="00947AE1" w:rsidRPr="004A3F5E">
        <w:rPr>
          <w:b/>
          <w:bCs/>
        </w:rPr>
        <w:t xml:space="preserve"> </w:t>
      </w:r>
      <w:r w:rsidR="00B20B11" w:rsidRPr="004A3F5E">
        <w:rPr>
          <w:b/>
          <w:bCs/>
        </w:rPr>
        <w:t>information</w:t>
      </w:r>
      <w:r w:rsidR="00B20B11">
        <w:t xml:space="preserve"> would</w:t>
      </w:r>
      <w:r w:rsidR="00947AE1">
        <w:t xml:space="preserve"> be changed </w:t>
      </w:r>
      <w:r w:rsidR="006155CF">
        <w:t>and i</w:t>
      </w:r>
      <w:r w:rsidR="0078469D">
        <w:t>t</w:t>
      </w:r>
      <w:r w:rsidR="006155CF">
        <w:t xml:space="preserve"> should be closed to as 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02BDC554" w14:textId="1A061A55" w:rsidR="00363F09" w:rsidRDefault="00216658" w:rsidP="00914BEC">
      <w:r>
        <w:t>In</w:t>
      </w:r>
      <w:r w:rsidR="00C1663F">
        <w:t xml:space="preserve"> this research</w:t>
      </w:r>
      <w:r>
        <w:t xml:space="preserve"> work</w:t>
      </w:r>
      <w:r w:rsidR="00C1663F">
        <w:t xml:space="preserve"> </w:t>
      </w:r>
      <w:proofErr w:type="spellStart"/>
      <w:r w:rsidR="00320AEE">
        <w:t>C</w:t>
      </w:r>
      <w:r w:rsidR="00C1663F">
        <w:t>ycleGAN</w:t>
      </w:r>
      <w:proofErr w:type="spellEnd"/>
      <w:r w:rsidR="00C1663F">
        <w:t xml:space="preserve"> </w:t>
      </w:r>
      <w:r w:rsidR="00C1663F">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C1663F">
        <w:fldChar w:fldCharType="separate"/>
      </w:r>
      <w:r w:rsidR="00AE6903" w:rsidRPr="00AE6903">
        <w:rPr>
          <w:noProof/>
        </w:rPr>
        <w:t>[8]</w:t>
      </w:r>
      <w:r w:rsidR="00C1663F">
        <w:fldChar w:fldCharType="end"/>
      </w:r>
      <w:r w:rsidR="00C1663F">
        <w:t xml:space="preserve"> is used as </w:t>
      </w:r>
      <w:r w:rsidR="0078469D">
        <w:t xml:space="preserve">an </w:t>
      </w:r>
      <w:r w:rsidR="00C1663F">
        <w:t>image to image translation network, which give</w:t>
      </w:r>
      <w:r w:rsidR="00E37E74">
        <w:t>s</w:t>
      </w:r>
      <w:r w:rsidR="00C1663F">
        <w:t xml:space="preserve"> </w:t>
      </w:r>
      <w:r w:rsidR="0078469D">
        <w:t xml:space="preserve">an </w:t>
      </w:r>
      <w:r w:rsidR="00C1663F">
        <w:t>advantage of unpaired training manner</w:t>
      </w:r>
      <w:r w:rsidR="00082A00">
        <w:t>.</w:t>
      </w:r>
    </w:p>
    <w:p w14:paraId="6803A625" w14:textId="77777777" w:rsidR="005C6703" w:rsidRDefault="005C6703" w:rsidP="005C6703">
      <w:pPr>
        <w:pStyle w:val="Heading2"/>
        <w:numPr>
          <w:ilvl w:val="1"/>
          <w:numId w:val="31"/>
        </w:numPr>
      </w:pPr>
      <w:bookmarkStart w:id="236" w:name="_Toc48646421"/>
      <w:r>
        <w:t>Cycle-GAN</w:t>
      </w:r>
      <w:bookmarkEnd w:id="236"/>
    </w:p>
    <w:p w14:paraId="107B5F4C" w14:textId="4C85CAE7" w:rsidR="005C6703" w:rsidRDefault="005C6703" w:rsidP="00914BEC">
      <w:r>
        <w:t xml:space="preserve">After the genius insight of original GAN work </w:t>
      </w:r>
      <w:r w:rsidRPr="008E740D">
        <w:t xml:space="preserve">by </w:t>
      </w:r>
      <w:r w:rsidR="008E740D" w:rsidRPr="008E740D">
        <w:t>Goodfellow</w:t>
      </w:r>
      <w:r w:rsidR="008E740D">
        <w:t xml:space="preserve"> et.al </w:t>
      </w:r>
      <w:r w:rsidR="008E740D" w:rsidRPr="008E740D">
        <w:fldChar w:fldCharType="begin" w:fldLock="1"/>
      </w:r>
      <w:r w:rsidR="00F75C02">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8E740D" w:rsidRPr="008E740D">
        <w:fldChar w:fldCharType="separate"/>
      </w:r>
      <w:r w:rsidR="008E740D" w:rsidRPr="008E740D">
        <w:rPr>
          <w:noProof/>
        </w:rPr>
        <w:t>[4]</w:t>
      </w:r>
      <w:r w:rsidR="008E740D" w:rsidRPr="008E740D">
        <w:fldChar w:fldCharType="end"/>
      </w:r>
      <w:r w:rsidR="008E740D">
        <w:t xml:space="preserve"> </w:t>
      </w:r>
      <w:r w:rsidRPr="008E740D">
        <w:t xml:space="preserve">various </w:t>
      </w:r>
      <w:r>
        <w:t xml:space="preserve">creative work immerges. Cycle-GAN is one of them perhaps this work is an ice breaker that immerses pair dataset for the domain to domain translation. To achieve an unpair image to image translation cycle-GAN introduce cycle consistency constrain or cycle loss in short with vanilla GAN loss or GAN loss.  </w:t>
      </w:r>
    </w:p>
    <w:p w14:paraId="19DD421F" w14:textId="10177E9D" w:rsidR="002B25F8" w:rsidRDefault="002B25F8" w:rsidP="00D659B5">
      <w:pPr>
        <w:pStyle w:val="Heading3"/>
        <w:numPr>
          <w:ilvl w:val="2"/>
          <w:numId w:val="31"/>
        </w:numPr>
      </w:pPr>
      <w:bookmarkStart w:id="237" w:name="_Toc48646422"/>
      <w:r>
        <w:t>Cycle Loss</w:t>
      </w:r>
      <w:bookmarkEnd w:id="237"/>
    </w:p>
    <w:p w14:paraId="583E506A" w14:textId="77777777" w:rsidR="002B25F8" w:rsidRDefault="002B25F8" w:rsidP="002B25F8">
      <w:r>
        <w:t>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This statement could be formulated as:</w:t>
      </w:r>
    </w:p>
    <w:p w14:paraId="699FD257" w14:textId="062F5717" w:rsidR="002B25F8" w:rsidRPr="00055389" w:rsidRDefault="00C1186E" w:rsidP="002B25F8">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335539A9" w14:textId="77777777" w:rsidR="002B25F8" w:rsidRDefault="002B25F8" w:rsidP="007705D5">
      <w:pPr>
        <w:pStyle w:val="Heading3"/>
        <w:numPr>
          <w:ilvl w:val="2"/>
          <w:numId w:val="31"/>
        </w:numPr>
      </w:pPr>
      <w:bookmarkStart w:id="238" w:name="_Toc48646423"/>
      <w:r w:rsidRPr="007705D5">
        <w:lastRenderedPageBreak/>
        <w:t>Identity</w:t>
      </w:r>
      <w:r>
        <w:t xml:space="preserve"> Loss</w:t>
      </w:r>
      <w:bookmarkEnd w:id="238"/>
    </w:p>
    <w:p w14:paraId="6791CB01" w14:textId="77777777"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C1186E"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0F0D7ED5" w:rsidR="00286336" w:rsidRDefault="00286336" w:rsidP="00286336">
      <w:pPr>
        <w:rPr>
          <w:rFonts w:eastAsiaTheme="minorEastAsia"/>
          <w:sz w:val="22"/>
          <w:szCs w:val="22"/>
        </w:rPr>
      </w:pPr>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2B25F8">
      <w:pPr>
        <w:pStyle w:val="Heading2"/>
      </w:pPr>
      <w:bookmarkStart w:id="239" w:name="_Toc48646424"/>
      <w:r>
        <w:t>Feature preserving loss</w:t>
      </w:r>
      <w:bookmarkEnd w:id="239"/>
    </w:p>
    <w:p w14:paraId="0E935C5B" w14:textId="451CC714"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C1186E"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0" w:name="_Toc22216484"/>
    </w:p>
    <w:p w14:paraId="31783A10" w14:textId="54FC5BE0"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MobileNet</m:t>
          </m:r>
          <m:r>
            <m:rPr>
              <m:nor/>
            </m:rPr>
            <w:rPr>
              <w:rFonts w:ascii="Cambria Math"/>
            </w:rPr>
            <m:t>V2</m:t>
          </m:r>
          <m:r>
            <m:rPr>
              <m:nor/>
            </m:rPr>
            <m:t xml:space="preserve"> </m:t>
          </m:r>
        </m:oMath>
      </m:oMathPara>
    </w:p>
    <w:p w14:paraId="3D7F5B92" w14:textId="77266A10" w:rsidR="009645BB" w:rsidRDefault="000872E6" w:rsidP="000872E6">
      <w:r>
        <w:lastRenderedPageBreak/>
        <w:t xml:space="preserve">By adding the above loss, we inspire the video frames to have th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1" w:name="_Hlk47213874"/>
      <w:r w:rsidR="00181A9E">
        <w:t>MobileNet</w:t>
      </w:r>
      <w:r w:rsidR="003029B7">
        <w:t xml:space="preserve">V2 </w:t>
      </w:r>
      <w:r w:rsidR="003029B7">
        <w:fldChar w:fldCharType="begin" w:fldLock="1"/>
      </w:r>
      <w:r w:rsidR="00EB687F">
        <w:instrText>ADDIN CSL_CITATION {"citationItems":[{"id":"ITEM-1","itemData":{"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container-title":"Proceedings of the IEEE Computer Society Conference on Computer Vision and Pattern Recognition","id":"ITEM-1","issued":{"date-parts":[["2018","1","12"]]},"page":"4510-4520","publisher":"IEEE Computer Society","title":"MobileNetV2: Inverted Residuals and Linear Bottlenecks","type":"article-journal"},"uris":["http://www.mendeley.com/documents/?uuid=738c3e1a-48ef-377a-a320-ece9b4aa3b23"]}],"mendeley":{"formattedCitation":"[38]","plainTextFormattedCitation":"[38]","previouslyFormattedCitation":"[38]"},"properties":{"noteIndex":0},"schema":"https://github.com/citation-style-language/schema/raw/master/csl-citation.json"}</w:instrText>
      </w:r>
      <w:r w:rsidR="003029B7">
        <w:fldChar w:fldCharType="separate"/>
      </w:r>
      <w:r w:rsidR="00EB687F" w:rsidRPr="00EB687F">
        <w:rPr>
          <w:noProof/>
        </w:rPr>
        <w:t>[38]</w:t>
      </w:r>
      <w:r w:rsidR="003029B7">
        <w:fldChar w:fldCharType="end"/>
      </w:r>
      <w:r w:rsidR="00181A9E">
        <w:t xml:space="preserve"> </w:t>
      </w:r>
      <w:bookmarkEnd w:id="241"/>
      <w:r w:rsidR="00181A9E">
        <w:t xml:space="preserve">as </w:t>
      </w:r>
      <w:r w:rsidR="003C2541">
        <w:t xml:space="preserve">a </w:t>
      </w:r>
      <w:r w:rsidR="00181A9E">
        <w:t>feature extractor</w:t>
      </w:r>
      <w:r w:rsidR="00875611">
        <w:t xml:space="preserve"> which </w:t>
      </w:r>
      <w:r w:rsidR="00017A0A">
        <w:t>enforce</w:t>
      </w:r>
      <w:r w:rsidR="003C2541">
        <w:t>s</w:t>
      </w:r>
      <w:r w:rsidR="00875611">
        <w:t xml:space="preserve"> the </w:t>
      </w:r>
      <w:r w:rsidR="000446B2">
        <w:t>content information</w:t>
      </w:r>
      <w:r w:rsidR="00875611">
        <w:t xml:space="preserve"> appears in original image </w:t>
      </w:r>
      <w:r w:rsidR="00882C86">
        <w:t xml:space="preserve">also </w:t>
      </w:r>
      <w:r w:rsidR="00875611">
        <w:t xml:space="preserve">should </w:t>
      </w:r>
      <w:r w:rsidR="00FB4D9F">
        <w:t>appeared</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p w14:paraId="22ADE13A" w14:textId="7E37E219" w:rsidR="001373D7" w:rsidRDefault="003C6BA7" w:rsidP="00E90D56">
      <w:pPr>
        <w:pStyle w:val="Heading2"/>
      </w:pPr>
      <w:bookmarkStart w:id="242" w:name="_Toc48646425"/>
      <w:r>
        <w:t xml:space="preserve">Temporal </w:t>
      </w:r>
      <w:r w:rsidR="00EE48D7">
        <w:t>information extractor.</w:t>
      </w:r>
      <w:bookmarkEnd w:id="242"/>
    </w:p>
    <w:p w14:paraId="634529D5" w14:textId="2B9765B5" w:rsidR="00800FE5" w:rsidRPr="00A33D77" w:rsidRDefault="00800FE5" w:rsidP="00800FE5">
      <w:r>
        <w:t xml:space="preserve">In </w:t>
      </w:r>
      <w:r w:rsidR="00542722">
        <w:t>Section 2.4.1.</w:t>
      </w:r>
      <w:r>
        <w:t xml:space="preserve"> </w:t>
      </w:r>
      <w:r w:rsidR="00672B62">
        <w:t xml:space="preserve">of this </w:t>
      </w:r>
      <w:r w:rsidR="00390024">
        <w:t>paper</w:t>
      </w:r>
      <w:r>
        <w:t xml:space="preserve"> </w:t>
      </w:r>
      <w:r w:rsidR="00672B62">
        <w:t xml:space="preserve">we </w:t>
      </w:r>
      <w:r>
        <w:t xml:space="preserve">talk about </w:t>
      </w:r>
      <w:r w:rsidR="001A7343">
        <w:t xml:space="preserve">how </w:t>
      </w:r>
      <w:r>
        <w:t xml:space="preserve">video to video translation </w:t>
      </w:r>
      <w:r w:rsidR="00390024">
        <w:t>extends image to image translation by imposing temporal information to spati</w:t>
      </w:r>
      <w:r w:rsidR="009D5AEE">
        <w:t>al</w:t>
      </w:r>
      <w:r w:rsidR="00390024">
        <w:t xml:space="preserve"> domain to create more temporal coherence video</w:t>
      </w:r>
      <w:r w:rsidR="003E09F5">
        <w:t>.</w:t>
      </w:r>
      <w:r w:rsidR="00672B62">
        <w:t xml:space="preserve"> we also discuss</w:t>
      </w:r>
      <w:r w:rsidR="00EE48D7">
        <w:t xml:space="preserve"> </w:t>
      </w:r>
      <w:r w:rsidR="00672B62">
        <w:t xml:space="preserve">using </w:t>
      </w:r>
      <w:proofErr w:type="spellStart"/>
      <w:r w:rsidR="00A5382D">
        <w:t>Flownet</w:t>
      </w:r>
      <w:proofErr w:type="spellEnd"/>
      <w:r w:rsidR="00390024">
        <w:t xml:space="preserve"> 2.0 by</w:t>
      </w:r>
      <w:r w:rsidR="00A5382D" w:rsidRPr="00A5382D">
        <w:rPr>
          <w:rFonts w:ascii="Calibri" w:hAnsi="Calibri" w:cs="Calibri"/>
        </w:rPr>
        <w:t xml:space="preserve"> E. </w:t>
      </w:r>
      <w:proofErr w:type="spellStart"/>
      <w:r w:rsidR="00A5382D" w:rsidRPr="00A5382D">
        <w:rPr>
          <w:rFonts w:ascii="Calibri" w:hAnsi="Calibri" w:cs="Calibri"/>
        </w:rPr>
        <w:t>Ilg</w:t>
      </w:r>
      <w:proofErr w:type="spellEnd"/>
      <w:r w:rsidR="00A5382D">
        <w:rPr>
          <w:rFonts w:ascii="Calibri" w:hAnsi="Calibri" w:cs="Calibri"/>
        </w:rPr>
        <w:t xml:space="preserve"> et.al.</w:t>
      </w:r>
      <w:r w:rsidR="00390024">
        <w:t xml:space="preserve"> </w:t>
      </w:r>
      <w:r w:rsidR="00A5382D">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A5382D">
        <w:fldChar w:fldCharType="separate"/>
      </w:r>
      <w:r w:rsidR="00EB687F" w:rsidRPr="00EB687F">
        <w:rPr>
          <w:noProof/>
        </w:rPr>
        <w:t>[21]</w:t>
      </w:r>
      <w:r w:rsidR="00A5382D">
        <w:fldChar w:fldCharType="end"/>
      </w:r>
      <w:r w:rsidR="00390024">
        <w:t xml:space="preserve"> </w:t>
      </w:r>
      <w:r w:rsidR="00672B62">
        <w:t xml:space="preserve">temporal extractor </w:t>
      </w:r>
      <w:r w:rsidR="001A7343">
        <w:t>which belongs to optical</w:t>
      </w:r>
      <w:r w:rsidR="00EE48D7">
        <w:t xml:space="preserve"> </w:t>
      </w:r>
      <w:r w:rsidR="001A7343">
        <w:t>flow</w:t>
      </w:r>
      <w:r w:rsidR="009D5AEE">
        <w:t>-</w:t>
      </w:r>
      <w:r w:rsidR="001A7343">
        <w:t>based temporal information extractor</w:t>
      </w:r>
      <w:r w:rsidR="00F1125C">
        <w:t>.</w:t>
      </w:r>
      <w:r w:rsidR="003B0760">
        <w:t xml:space="preserve"> </w:t>
      </w:r>
      <w:r w:rsidR="00F1125C">
        <w:t>Even we</w:t>
      </w:r>
      <w:r w:rsidR="001A7343">
        <w:t xml:space="preserve"> discussed</w:t>
      </w:r>
      <w:r w:rsidR="00F1125C">
        <w:t xml:space="preserve"> various options for </w:t>
      </w:r>
      <w:r w:rsidR="00D7554E">
        <w:t xml:space="preserve">temporal information extraction in section 2.4, </w:t>
      </w:r>
      <w:r w:rsidR="003A229A">
        <w:t xml:space="preserve">optical flow based </w:t>
      </w:r>
      <w:r w:rsidR="009300B7">
        <w:t xml:space="preserve">is appropriate for this work </w:t>
      </w:r>
      <w:r w:rsidR="009300B7" w:rsidRPr="00A33D77">
        <w:t>because</w:t>
      </w:r>
      <w:r w:rsidR="00841BFE" w:rsidRPr="00A33D77">
        <w:t xml:space="preserve"> both </w:t>
      </w:r>
      <w:r w:rsidR="00841BFE" w:rsidRPr="00542722">
        <w:rPr>
          <w:highlight w:val="yellow"/>
        </w:rPr>
        <w:t>flower dataset</w:t>
      </w:r>
      <w:r w:rsidR="00EE48D7" w:rsidRPr="00542722">
        <w:rPr>
          <w:highlight w:val="yellow"/>
        </w:rPr>
        <w:t>s</w:t>
      </w:r>
      <w:r w:rsidR="00841BFE" w:rsidRPr="00542722">
        <w:rPr>
          <w:highlight w:val="yellow"/>
        </w:rPr>
        <w:t xml:space="preserve"> and </w:t>
      </w:r>
      <w:r w:rsidR="00EE48D7" w:rsidRPr="00542722">
        <w:rPr>
          <w:highlight w:val="yellow"/>
        </w:rPr>
        <w:t xml:space="preserve">the </w:t>
      </w:r>
      <w:r w:rsidR="00841BFE" w:rsidRPr="00542722">
        <w:rPr>
          <w:highlight w:val="yellow"/>
        </w:rPr>
        <w:t>Obama trump dataset</w:t>
      </w:r>
      <w:r w:rsidR="00841BFE" w:rsidRPr="00A33D77">
        <w:t xml:space="preserve"> contain less dynamic scene video</w:t>
      </w:r>
      <w:r w:rsidR="00841BFE" w:rsidRPr="00540C45">
        <w:rPr>
          <w:rStyle w:val="FootnoteReference"/>
        </w:rPr>
        <w:footnoteReference w:id="6"/>
      </w:r>
      <w:r w:rsidR="00F1125C" w:rsidRPr="00A33D77">
        <w:t xml:space="preserve"> and very object</w:t>
      </w:r>
      <w:r w:rsidR="00EE48D7" w:rsidRPr="00A33D77">
        <w:t>-</w:t>
      </w:r>
      <w:r w:rsidR="00F1125C" w:rsidRPr="00A33D77">
        <w:t>centric.</w:t>
      </w:r>
      <w:r w:rsidR="00921D8D" w:rsidRPr="00A33D77">
        <w:t xml:space="preserve"> </w:t>
      </w:r>
      <w:r w:rsidR="00267226" w:rsidRPr="00A33D77">
        <w:t>Figure</w:t>
      </w:r>
      <w:r w:rsidR="00E11DFD" w:rsidRPr="00A33D77">
        <w:t xml:space="preserve"> </w:t>
      </w:r>
      <w:r w:rsidR="003F4FFC" w:rsidRPr="00A33D77">
        <w:t>10 show</w:t>
      </w:r>
      <w:r w:rsidR="00EE48D7" w:rsidRPr="00A33D77">
        <w:t>s</w:t>
      </w:r>
      <w:r w:rsidR="003F4FFC" w:rsidRPr="00A33D77">
        <w:t xml:space="preserve"> </w:t>
      </w:r>
      <w:r w:rsidR="00EE48D7" w:rsidRPr="00A33D77">
        <w:t xml:space="preserve">a </w:t>
      </w:r>
      <w:r w:rsidR="005F1CAF" w:rsidRPr="00A33D77">
        <w:t>clearer</w:t>
      </w:r>
      <w:r w:rsidR="003F4FFC" w:rsidRPr="00A33D77">
        <w:t xml:space="preserve"> view of </w:t>
      </w:r>
      <w:r w:rsidR="00EE48D7" w:rsidRPr="00A33D77">
        <w:t xml:space="preserve">the </w:t>
      </w:r>
      <w:r w:rsidR="003F4FFC" w:rsidRPr="00A33D77">
        <w:t xml:space="preserve">input and output of </w:t>
      </w:r>
      <w:r w:rsidR="002E61E9" w:rsidRPr="00A33D77">
        <w:t xml:space="preserve">temporal information </w:t>
      </w:r>
      <w:r w:rsidR="003F4FFC" w:rsidRPr="00A33D77">
        <w:t>extractor.</w:t>
      </w:r>
      <w:r w:rsidR="00DB5796" w:rsidRPr="00A33D77">
        <w:t xml:space="preserve"> </w:t>
      </w:r>
      <w:r w:rsidR="00376926">
        <w:rPr>
          <w:noProof/>
        </w:rPr>
        <mc:AlternateContent>
          <mc:Choice Requires="wps">
            <w:drawing>
              <wp:anchor distT="0" distB="0" distL="114300" distR="114300" simplePos="0" relativeHeight="251718656" behindDoc="0" locked="0" layoutInCell="1" allowOverlap="1" wp14:anchorId="7F897331" wp14:editId="6B20CADB">
                <wp:simplePos x="0" y="0"/>
                <wp:positionH relativeFrom="column">
                  <wp:posOffset>2020570</wp:posOffset>
                </wp:positionH>
                <wp:positionV relativeFrom="page">
                  <wp:posOffset>2998470</wp:posOffset>
                </wp:positionV>
                <wp:extent cx="2160905" cy="23558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160905" cy="235585"/>
                        </a:xfrm>
                        <a:prstGeom prst="rect">
                          <a:avLst/>
                        </a:prstGeom>
                        <a:solidFill>
                          <a:prstClr val="white"/>
                        </a:solidFill>
                        <a:ln>
                          <a:noFill/>
                        </a:ln>
                      </wps:spPr>
                      <wps:txbx>
                        <w:txbxContent>
                          <w:p w14:paraId="45A8031D" w14:textId="7CA3745F" w:rsidR="00C1186E" w:rsidRPr="00A1529C" w:rsidRDefault="00C1186E" w:rsidP="001F0DF0">
                            <w:pPr>
                              <w:pStyle w:val="Caption"/>
                              <w:jc w:val="center"/>
                              <w:rPr>
                                <w:sz w:val="24"/>
                                <w:szCs w:val="24"/>
                              </w:rPr>
                            </w:pPr>
                            <w:bookmarkStart w:id="243" w:name="_Toc47219623"/>
                            <w:r>
                              <w:t xml:space="preserve">Figure </w:t>
                            </w:r>
                            <w:fldSimple w:instr=" SEQ Figure \* ARABIC ">
                              <w:r>
                                <w:rPr>
                                  <w:noProof/>
                                </w:rPr>
                                <w:t>13</w:t>
                              </w:r>
                            </w:fldSimple>
                            <w:r>
                              <w:t xml:space="preserve"> </w:t>
                            </w:r>
                            <w:proofErr w:type="spellStart"/>
                            <w:r>
                              <w:t>Flownet</w:t>
                            </w:r>
                            <w:proofErr w:type="spellEnd"/>
                            <w:r>
                              <w:t xml:space="preserve"> 2.0 optical flow extraction</w:t>
                            </w:r>
                            <w:bookmarkEnd w:id="243"/>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97331" id="Text Box 10" o:spid="_x0000_s1032" type="#_x0000_t202" style="position:absolute;left:0;text-align:left;margin-left:159.1pt;margin-top:236.1pt;width:170.15pt;height:18.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" stroked="f">
                <v:textbox inset="0,0,0,0">
                  <w:txbxContent>
                    <w:p w14:paraId="45A8031D" w14:textId="7CA3745F" w:rsidR="00C1186E" w:rsidRPr="00A1529C" w:rsidRDefault="00C1186E" w:rsidP="001F0DF0">
                      <w:pPr>
                        <w:pStyle w:val="Caption"/>
                        <w:jc w:val="center"/>
                        <w:rPr>
                          <w:sz w:val="24"/>
                          <w:szCs w:val="24"/>
                        </w:rPr>
                      </w:pPr>
                      <w:bookmarkStart w:id="244" w:name="_Toc47219623"/>
                      <w:r>
                        <w:t xml:space="preserve">Figure </w:t>
                      </w:r>
                      <w:fldSimple w:instr=" SEQ Figure \* ARABIC ">
                        <w:r>
                          <w:rPr>
                            <w:noProof/>
                          </w:rPr>
                          <w:t>13</w:t>
                        </w:r>
                      </w:fldSimple>
                      <w:r>
                        <w:t xml:space="preserve"> </w:t>
                      </w:r>
                      <w:proofErr w:type="spellStart"/>
                      <w:r>
                        <w:t>Flownet</w:t>
                      </w:r>
                      <w:proofErr w:type="spellEnd"/>
                      <w:r>
                        <w:t xml:space="preserve"> 2.0 optical flow extraction</w:t>
                      </w:r>
                      <w:bookmarkEnd w:id="244"/>
                    </w:p>
                  </w:txbxContent>
                </v:textbox>
                <w10:wrap type="topAndBottom" anchory="page"/>
              </v:shape>
            </w:pict>
          </mc:Fallback>
        </mc:AlternateContent>
      </w:r>
      <w:r w:rsidR="00682880" w:rsidRPr="00A33D77">
        <w:t>D</w:t>
      </w:r>
      <w:r w:rsidR="00DB5796" w:rsidRPr="00A33D77">
        <w:rPr>
          <w:highlight w:val="yellow"/>
        </w:rPr>
        <w:t xml:space="preserve">etail of </w:t>
      </w:r>
      <w:proofErr w:type="spellStart"/>
      <w:r w:rsidR="00DB5796" w:rsidRPr="00A33D77">
        <w:rPr>
          <w:highlight w:val="yellow"/>
        </w:rPr>
        <w:t>flownet</w:t>
      </w:r>
      <w:proofErr w:type="spellEnd"/>
      <w:r w:rsidR="00DB5796" w:rsidRPr="00A33D77">
        <w:rPr>
          <w:highlight w:val="yellow"/>
        </w:rPr>
        <w:t xml:space="preserve"> 2.0 architecture</w:t>
      </w:r>
      <w:r w:rsidR="00682880" w:rsidRPr="00A33D77">
        <w:rPr>
          <w:highlight w:val="yellow"/>
        </w:rPr>
        <w:t xml:space="preserve"> specification</w:t>
      </w:r>
      <w:r w:rsidR="00DB5796" w:rsidRPr="00A33D77">
        <w:rPr>
          <w:highlight w:val="yellow"/>
        </w:rPr>
        <w:t xml:space="preserve"> </w:t>
      </w:r>
      <w:r w:rsidR="00682880" w:rsidRPr="00A33D77">
        <w:rPr>
          <w:highlight w:val="yellow"/>
        </w:rPr>
        <w:t>is describe</w:t>
      </w:r>
      <w:r w:rsidR="00EE48D7" w:rsidRPr="00A33D77">
        <w:rPr>
          <w:highlight w:val="yellow"/>
        </w:rPr>
        <w:t>d</w:t>
      </w:r>
      <w:r w:rsidR="00682880" w:rsidRPr="00A33D77">
        <w:rPr>
          <w:highlight w:val="yellow"/>
        </w:rPr>
        <w:t xml:space="preserve"> in detail in </w:t>
      </w:r>
      <w:r w:rsidR="00EE48D7" w:rsidRPr="00A33D77">
        <w:rPr>
          <w:highlight w:val="yellow"/>
        </w:rPr>
        <w:t xml:space="preserve">the </w:t>
      </w:r>
      <w:r w:rsidR="00682880" w:rsidRPr="00A33D77">
        <w:rPr>
          <w:highlight w:val="yellow"/>
        </w:rPr>
        <w:t>appendix</w:t>
      </w:r>
      <w:r w:rsidR="006213CE" w:rsidRPr="00A33D77">
        <w:t>.</w:t>
      </w:r>
      <w:r w:rsidR="00682880" w:rsidRPr="00A33D77">
        <w:t xml:space="preserve"> </w:t>
      </w:r>
    </w:p>
    <w:p w14:paraId="5A1C4E5D" w14:textId="3256FFF0" w:rsidR="001373D7" w:rsidRDefault="00FC1166" w:rsidP="008C354A">
      <w:r w:rsidRPr="00A33D77">
        <w:rPr>
          <w:noProof/>
        </w:rPr>
        <mc:AlternateContent>
          <mc:Choice Requires="wpg">
            <w:drawing>
              <wp:anchor distT="0" distB="0" distL="114300" distR="114300" simplePos="0" relativeHeight="251715584" behindDoc="0" locked="0" layoutInCell="1" allowOverlap="1" wp14:anchorId="6CA0B842" wp14:editId="037BC4AE">
                <wp:simplePos x="0" y="0"/>
                <wp:positionH relativeFrom="column">
                  <wp:posOffset>784225</wp:posOffset>
                </wp:positionH>
                <wp:positionV relativeFrom="paragraph">
                  <wp:posOffset>0</wp:posOffset>
                </wp:positionV>
                <wp:extent cx="4587875" cy="1326515"/>
                <wp:effectExtent l="19050" t="0" r="22225" b="26035"/>
                <wp:wrapTopAndBottom/>
                <wp:docPr id="239" name="Page-1"/>
                <wp:cNvGraphicFramePr/>
                <a:graphic xmlns:a="http://schemas.openxmlformats.org/drawingml/2006/main">
                  <a:graphicData uri="http://schemas.microsoft.com/office/word/2010/wordprocessingGroup">
                    <wpg:wgp>
                      <wpg:cNvGrpSpPr/>
                      <wpg:grpSpPr>
                        <a:xfrm>
                          <a:off x="0" y="0"/>
                          <a:ext cx="4587875" cy="1326515"/>
                          <a:chOff x="0" y="84533"/>
                          <a:chExt cx="5550000" cy="2061097"/>
                        </a:xfrm>
                      </wpg:grpSpPr>
                      <wps:wsp>
                        <wps:cNvPr id="240" name="Text 2"/>
                        <wps:cNvSpPr txBox="1"/>
                        <wps:spPr>
                          <a:xfrm>
                            <a:off x="235652" y="84533"/>
                            <a:ext cx="1059747" cy="303542"/>
                          </a:xfrm>
                          <a:prstGeom prst="rect">
                            <a:avLst/>
                          </a:prstGeom>
                          <a:noFill/>
                        </wps:spPr>
                        <wps:txbx>
                          <w:txbxContent>
                            <w:p w14:paraId="4B479B53" w14:textId="77777777" w:rsidR="00C1186E" w:rsidRPr="00771A45" w:rsidRDefault="00C1186E"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wps:txbx>
                        <wps:bodyPr wrap="square" lIns="0" tIns="0" rIns="0" bIns="0" rtlCol="0" anchor="ctr"/>
                      </wps:wsp>
                      <wps:wsp>
                        <wps:cNvPr id="241" name="Rectangle"/>
                        <wps:cNvSpPr/>
                        <wps:spPr>
                          <a:xfrm>
                            <a:off x="2542560" y="1057535"/>
                            <a:ext cx="738000" cy="608675"/>
                          </a:xfrm>
                          <a:custGeom>
                            <a:avLst/>
                            <a:gdLst>
                              <a:gd name="connsiteX0" fmla="*/ 0 w 738000"/>
                              <a:gd name="connsiteY0" fmla="*/ 142659 h 282000"/>
                              <a:gd name="connsiteX1" fmla="*/ 372000 w 738000"/>
                              <a:gd name="connsiteY1" fmla="*/ 0 h 282000"/>
                              <a:gd name="connsiteX2" fmla="*/ 738000 w 738000"/>
                              <a:gd name="connsiteY2" fmla="*/ 142659 h 282000"/>
                              <a:gd name="connsiteX3" fmla="*/ 372000 w 738000"/>
                              <a:gd name="connsiteY3" fmla="*/ 282000 h 282000"/>
                            </a:gdLst>
                            <a:ahLst/>
                            <a:cxnLst>
                              <a:cxn ang="0">
                                <a:pos x="connsiteX0" y="connsiteY0"/>
                              </a:cxn>
                              <a:cxn ang="0">
                                <a:pos x="connsiteX1" y="connsiteY1"/>
                              </a:cxn>
                              <a:cxn ang="0">
                                <a:pos x="connsiteX2" y="connsiteY2"/>
                              </a:cxn>
                              <a:cxn ang="0">
                                <a:pos x="connsiteX3" y="connsiteY3"/>
                              </a:cxn>
                            </a:cxnLst>
                            <a:rect l="l" t="t" r="r" b="b"/>
                            <a:pathLst>
                              <a:path w="738000" h="282000">
                                <a:moveTo>
                                  <a:pt x="0" y="0"/>
                                </a:moveTo>
                                <a:lnTo>
                                  <a:pt x="738000" y="0"/>
                                </a:lnTo>
                                <a:lnTo>
                                  <a:pt x="738000" y="282000"/>
                                </a:lnTo>
                                <a:lnTo>
                                  <a:pt x="0" y="282000"/>
                                </a:lnTo>
                                <a:lnTo>
                                  <a:pt x="0" y="0"/>
                                </a:lnTo>
                                <a:close/>
                              </a:path>
                            </a:pathLst>
                          </a:custGeom>
                          <a:solidFill>
                            <a:srgbClr val="C26383"/>
                          </a:solidFill>
                          <a:ln w="6000" cap="flat">
                            <a:solidFill>
                              <a:srgbClr val="C26383"/>
                            </a:solidFill>
                            <a:bevel/>
                          </a:ln>
                        </wps:spPr>
                        <wps:txbx>
                          <w:txbxContent>
                            <w:p w14:paraId="52B4D060" w14:textId="3A9B0BD3" w:rsidR="00C1186E" w:rsidRDefault="00C1186E" w:rsidP="0047715A">
                              <w:pPr>
                                <w:jc w:val="center"/>
                                <w:rPr>
                                  <w:sz w:val="12"/>
                                </w:rPr>
                              </w:pPr>
                              <w:r>
                                <w:rPr>
                                  <w:rFonts w:ascii="Arial" w:hAnsi="Arial"/>
                                  <w:color w:val="FFFFFF"/>
                                  <w:sz w:val="17"/>
                                  <w:szCs w:val="17"/>
                                </w:rPr>
                                <w:t>flownet2</w:t>
                              </w:r>
                            </w:p>
                          </w:txbxContent>
                        </wps:txbx>
                        <wps:bodyPr wrap="square" lIns="0" tIns="0" rIns="0" bIns="0" rtlCol="0" anchor="b"/>
                      </wps:wsp>
                      <pic:pic xmlns:pic="http://schemas.openxmlformats.org/drawingml/2006/picture">
                        <pic:nvPicPr>
                          <pic:cNvPr id="243" name="Picture 243"/>
                          <pic:cNvPicPr/>
                        </pic:nvPicPr>
                        <pic:blipFill>
                          <a:blip r:embed="rId31" cstate="print">
                            <a:extLst>
                              <a:ext uri="{28A0092B-C50C-407E-A947-70E740481C1C}">
                                <a14:useLocalDpi xmlns:a14="http://schemas.microsoft.com/office/drawing/2010/main" val="0"/>
                              </a:ext>
                            </a:extLst>
                          </a:blip>
                          <a:stretch>
                            <a:fillRect/>
                          </a:stretch>
                        </pic:blipFill>
                        <pic:spPr>
                          <a:xfrm>
                            <a:off x="0" y="309628"/>
                            <a:ext cx="1536000" cy="1536000"/>
                          </a:xfrm>
                          <a:prstGeom prst="rect">
                            <a:avLst/>
                          </a:prstGeom>
                          <a:ln>
                            <a:solidFill>
                              <a:schemeClr val="bg1"/>
                            </a:solidFill>
                          </a:ln>
                        </pic:spPr>
                      </pic:pic>
                      <pic:pic xmlns:pic="http://schemas.openxmlformats.org/drawingml/2006/picture">
                        <pic:nvPicPr>
                          <pic:cNvPr id="244" name="Picture 244"/>
                          <pic:cNvPicPr/>
                        </pic:nvPicPr>
                        <pic:blipFill>
                          <a:blip r:embed="rId32" cstate="print">
                            <a:extLst>
                              <a:ext uri="{28A0092B-C50C-407E-A947-70E740481C1C}">
                                <a14:useLocalDpi xmlns:a14="http://schemas.microsoft.com/office/drawing/2010/main" val="0"/>
                              </a:ext>
                            </a:extLst>
                          </a:blip>
                          <a:stretch>
                            <a:fillRect/>
                          </a:stretch>
                        </pic:blipFill>
                        <pic:spPr>
                          <a:xfrm>
                            <a:off x="60000" y="369631"/>
                            <a:ext cx="1536000" cy="1536001"/>
                          </a:xfrm>
                          <a:prstGeom prst="rect">
                            <a:avLst/>
                          </a:prstGeom>
                          <a:ln>
                            <a:solidFill>
                              <a:schemeClr val="bg1"/>
                            </a:solidFill>
                          </a:ln>
                        </pic:spPr>
                      </pic:pic>
                      <pic:pic xmlns:pic="http://schemas.openxmlformats.org/drawingml/2006/picture">
                        <pic:nvPicPr>
                          <pic:cNvPr id="245" name="Picture 245"/>
                          <pic:cNvPicPr/>
                        </pic:nvPicPr>
                        <pic:blipFill>
                          <a:blip r:embed="rId32" cstate="print">
                            <a:extLst>
                              <a:ext uri="{28A0092B-C50C-407E-A947-70E740481C1C}">
                                <a14:useLocalDpi xmlns:a14="http://schemas.microsoft.com/office/drawing/2010/main" val="0"/>
                              </a:ext>
                            </a:extLst>
                          </a:blip>
                          <a:stretch>
                            <a:fillRect/>
                          </a:stretch>
                        </pic:blipFill>
                        <pic:spPr>
                          <a:xfrm>
                            <a:off x="120000" y="429630"/>
                            <a:ext cx="1536000" cy="1536000"/>
                          </a:xfrm>
                          <a:prstGeom prst="rect">
                            <a:avLst/>
                          </a:prstGeom>
                          <a:ln>
                            <a:solidFill>
                              <a:schemeClr val="bg1"/>
                            </a:solidFill>
                          </a:ln>
                        </pic:spPr>
                      </pic:pic>
                      <pic:pic xmlns:pic="http://schemas.openxmlformats.org/drawingml/2006/picture">
                        <pic:nvPicPr>
                          <pic:cNvPr id="246" name="Picture 246"/>
                          <pic:cNvPicPr/>
                        </pic:nvPicPr>
                        <pic:blipFill>
                          <a:blip r:embed="rId32" cstate="print">
                            <a:extLst>
                              <a:ext uri="{28A0092B-C50C-407E-A947-70E740481C1C}">
                                <a14:useLocalDpi xmlns:a14="http://schemas.microsoft.com/office/drawing/2010/main" val="0"/>
                              </a:ext>
                            </a:extLst>
                          </a:blip>
                          <a:stretch>
                            <a:fillRect/>
                          </a:stretch>
                        </pic:blipFill>
                        <pic:spPr>
                          <a:xfrm>
                            <a:off x="180000" y="489630"/>
                            <a:ext cx="1536000" cy="1536000"/>
                          </a:xfrm>
                          <a:prstGeom prst="rect">
                            <a:avLst/>
                          </a:prstGeom>
                          <a:ln>
                            <a:solidFill>
                              <a:schemeClr val="bg1"/>
                            </a:solidFill>
                          </a:ln>
                        </pic:spPr>
                      </pic:pic>
                      <pic:pic xmlns:pic="http://schemas.openxmlformats.org/drawingml/2006/picture">
                        <pic:nvPicPr>
                          <pic:cNvPr id="247" name="Picture 247"/>
                          <pic:cNvPicPr/>
                        </pic:nvPicPr>
                        <pic:blipFill>
                          <a:blip r:embed="rId32" cstate="print">
                            <a:extLst>
                              <a:ext uri="{28A0092B-C50C-407E-A947-70E740481C1C}">
                                <a14:useLocalDpi xmlns:a14="http://schemas.microsoft.com/office/drawing/2010/main" val="0"/>
                              </a:ext>
                            </a:extLst>
                          </a:blip>
                          <a:stretch>
                            <a:fillRect/>
                          </a:stretch>
                        </pic:blipFill>
                        <pic:spPr>
                          <a:xfrm>
                            <a:off x="240000" y="549630"/>
                            <a:ext cx="1536000" cy="1536000"/>
                          </a:xfrm>
                          <a:prstGeom prst="rect">
                            <a:avLst/>
                          </a:prstGeom>
                          <a:ln>
                            <a:solidFill>
                              <a:schemeClr val="bg1"/>
                            </a:solidFill>
                          </a:ln>
                        </pic:spPr>
                      </pic:pic>
                      <pic:pic xmlns:pic="http://schemas.openxmlformats.org/drawingml/2006/picture">
                        <pic:nvPicPr>
                          <pic:cNvPr id="248" name="Picture 248"/>
                          <pic:cNvPicPr/>
                        </pic:nvPicPr>
                        <pic:blipFill>
                          <a:blip r:embed="rId32" cstate="print">
                            <a:extLst>
                              <a:ext uri="{28A0092B-C50C-407E-A947-70E740481C1C}">
                                <a14:useLocalDpi xmlns:a14="http://schemas.microsoft.com/office/drawing/2010/main" val="0"/>
                              </a:ext>
                            </a:extLst>
                          </a:blip>
                          <a:stretch>
                            <a:fillRect/>
                          </a:stretch>
                        </pic:blipFill>
                        <pic:spPr>
                          <a:xfrm>
                            <a:off x="300000" y="609629"/>
                            <a:ext cx="1536000" cy="1536001"/>
                          </a:xfrm>
                          <a:prstGeom prst="rect">
                            <a:avLst/>
                          </a:prstGeom>
                          <a:ln>
                            <a:solidFill>
                              <a:schemeClr val="bg1"/>
                            </a:solidFill>
                          </a:ln>
                        </pic:spPr>
                      </pic:pic>
                      <wps:wsp>
                        <wps:cNvPr id="249" name="ConnectLine"/>
                        <wps:cNvSpPr/>
                        <wps:spPr>
                          <a:xfrm>
                            <a:off x="1836000" y="1377630"/>
                            <a:ext cx="706559" cy="1659"/>
                          </a:xfrm>
                          <a:custGeom>
                            <a:avLst/>
                            <a:gdLst/>
                            <a:ahLst/>
                            <a:cxnLst/>
                            <a:rect l="0" t="0" r="0" b="0"/>
                            <a:pathLst>
                              <a:path w="706559" h="1659" fill="none">
                                <a:moveTo>
                                  <a:pt x="0" y="0"/>
                                </a:moveTo>
                                <a:lnTo>
                                  <a:pt x="514559" y="0"/>
                                </a:lnTo>
                                <a:lnTo>
                                  <a:pt x="706559" y="1659"/>
                                </a:lnTo>
                              </a:path>
                            </a:pathLst>
                          </a:custGeom>
                          <a:noFill/>
                          <a:ln w="6000" cap="flat">
                            <a:solidFill>
                              <a:srgbClr val="236EA1"/>
                            </a:solidFill>
                            <a:bevel/>
                            <a:tailEnd type="stealth" w="med" len="med"/>
                          </a:ln>
                        </wps:spPr>
                        <wps:bodyPr/>
                      </wps:wsp>
                      <pic:pic xmlns:pic="http://schemas.openxmlformats.org/drawingml/2006/picture">
                        <pic:nvPicPr>
                          <pic:cNvPr id="250" name="Picture 250"/>
                          <pic:cNvPicPr/>
                        </pic:nvPicPr>
                        <pic:blipFill>
                          <a:blip r:embed="rId33" cstate="print">
                            <a:extLst>
                              <a:ext uri="{28A0092B-C50C-407E-A947-70E740481C1C}">
                                <a14:useLocalDpi xmlns:a14="http://schemas.microsoft.com/office/drawing/2010/main" val="0"/>
                              </a:ext>
                            </a:extLst>
                          </a:blip>
                          <a:stretch>
                            <a:fillRect/>
                          </a:stretch>
                        </pic:blipFill>
                        <pic:spPr>
                          <a:xfrm>
                            <a:off x="3774000" y="369628"/>
                            <a:ext cx="1536000" cy="1536000"/>
                          </a:xfrm>
                          <a:prstGeom prst="rect">
                            <a:avLst/>
                          </a:prstGeom>
                          <a:ln>
                            <a:solidFill>
                              <a:schemeClr val="tx1"/>
                            </a:solidFill>
                          </a:ln>
                        </pic:spPr>
                      </pic:pic>
                      <pic:pic xmlns:pic="http://schemas.openxmlformats.org/drawingml/2006/picture">
                        <pic:nvPicPr>
                          <pic:cNvPr id="251" name="Picture 251"/>
                          <pic:cNvPicPr/>
                        </pic:nvPicPr>
                        <pic:blipFill>
                          <a:blip r:embed="rId33" cstate="print">
                            <a:extLst>
                              <a:ext uri="{28A0092B-C50C-407E-A947-70E740481C1C}">
                                <a14:useLocalDpi xmlns:a14="http://schemas.microsoft.com/office/drawing/2010/main" val="0"/>
                              </a:ext>
                            </a:extLst>
                          </a:blip>
                          <a:stretch>
                            <a:fillRect/>
                          </a:stretch>
                        </pic:blipFill>
                        <pic:spPr>
                          <a:xfrm>
                            <a:off x="3834000" y="429630"/>
                            <a:ext cx="1536000" cy="1536000"/>
                          </a:xfrm>
                          <a:prstGeom prst="rect">
                            <a:avLst/>
                          </a:prstGeom>
                          <a:ln>
                            <a:solidFill>
                              <a:schemeClr val="tx1"/>
                            </a:solidFill>
                          </a:ln>
                        </pic:spPr>
                      </pic:pic>
                      <pic:pic xmlns:pic="http://schemas.openxmlformats.org/drawingml/2006/picture">
                        <pic:nvPicPr>
                          <pic:cNvPr id="252" name="Picture 252"/>
                          <pic:cNvPicPr/>
                        </pic:nvPicPr>
                        <pic:blipFill>
                          <a:blip r:embed="rId33" cstate="print">
                            <a:extLst>
                              <a:ext uri="{28A0092B-C50C-407E-A947-70E740481C1C}">
                                <a14:useLocalDpi xmlns:a14="http://schemas.microsoft.com/office/drawing/2010/main" val="0"/>
                              </a:ext>
                            </a:extLst>
                          </a:blip>
                          <a:stretch>
                            <a:fillRect/>
                          </a:stretch>
                        </pic:blipFill>
                        <pic:spPr>
                          <a:xfrm>
                            <a:off x="3894000" y="489630"/>
                            <a:ext cx="1536000" cy="1536000"/>
                          </a:xfrm>
                          <a:prstGeom prst="rect">
                            <a:avLst/>
                          </a:prstGeom>
                          <a:ln>
                            <a:solidFill>
                              <a:schemeClr val="tx1"/>
                            </a:solidFill>
                          </a:ln>
                        </pic:spPr>
                      </pic:pic>
                      <pic:pic xmlns:pic="http://schemas.openxmlformats.org/drawingml/2006/picture">
                        <pic:nvPicPr>
                          <pic:cNvPr id="253" name="Picture 253"/>
                          <pic:cNvPicPr/>
                        </pic:nvPicPr>
                        <pic:blipFill>
                          <a:blip r:embed="rId33" cstate="print">
                            <a:extLst>
                              <a:ext uri="{28A0092B-C50C-407E-A947-70E740481C1C}">
                                <a14:useLocalDpi xmlns:a14="http://schemas.microsoft.com/office/drawing/2010/main" val="0"/>
                              </a:ext>
                            </a:extLst>
                          </a:blip>
                          <a:stretch>
                            <a:fillRect/>
                          </a:stretch>
                        </pic:blipFill>
                        <pic:spPr>
                          <a:xfrm>
                            <a:off x="3954000" y="549630"/>
                            <a:ext cx="1536000" cy="1536000"/>
                          </a:xfrm>
                          <a:prstGeom prst="rect">
                            <a:avLst/>
                          </a:prstGeom>
                          <a:ln>
                            <a:solidFill>
                              <a:schemeClr val="tx1"/>
                            </a:solidFill>
                          </a:ln>
                        </pic:spPr>
                      </pic:pic>
                      <pic:pic xmlns:pic="http://schemas.openxmlformats.org/drawingml/2006/picture">
                        <pic:nvPicPr>
                          <pic:cNvPr id="254" name="Picture 254"/>
                          <pic:cNvPicPr/>
                        </pic:nvPicPr>
                        <pic:blipFill>
                          <a:blip r:embed="rId33" cstate="print">
                            <a:extLst>
                              <a:ext uri="{28A0092B-C50C-407E-A947-70E740481C1C}">
                                <a14:useLocalDpi xmlns:a14="http://schemas.microsoft.com/office/drawing/2010/main" val="0"/>
                              </a:ext>
                            </a:extLst>
                          </a:blip>
                          <a:stretch>
                            <a:fillRect/>
                          </a:stretch>
                        </pic:blipFill>
                        <pic:spPr>
                          <a:xfrm>
                            <a:off x="4014000" y="609630"/>
                            <a:ext cx="1536000" cy="1536000"/>
                          </a:xfrm>
                          <a:prstGeom prst="rect">
                            <a:avLst/>
                          </a:prstGeom>
                          <a:ln>
                            <a:solidFill>
                              <a:schemeClr val="tx1"/>
                            </a:solidFill>
                          </a:ln>
                        </pic:spPr>
                      </pic:pic>
                      <wps:wsp>
                        <wps:cNvPr id="255" name="ConnectLine"/>
                        <wps:cNvSpPr/>
                        <wps:spPr>
                          <a:xfrm>
                            <a:off x="3280559" y="1379289"/>
                            <a:ext cx="733441" cy="1659"/>
                          </a:xfrm>
                          <a:custGeom>
                            <a:avLst/>
                            <a:gdLst/>
                            <a:ahLst/>
                            <a:cxnLst/>
                            <a:rect l="0" t="0" r="0" b="0"/>
                            <a:pathLst>
                              <a:path w="733441" h="1659" fill="none">
                                <a:moveTo>
                                  <a:pt x="0" y="0"/>
                                </a:moveTo>
                                <a:lnTo>
                                  <a:pt x="541441" y="0"/>
                                </a:lnTo>
                                <a:lnTo>
                                  <a:pt x="733441" y="-1659"/>
                                </a:lnTo>
                              </a:path>
                            </a:pathLst>
                          </a:custGeom>
                          <a:noFill/>
                          <a:ln w="6000" cap="flat">
                            <a:solidFill>
                              <a:srgbClr val="236EA1"/>
                            </a:solidFill>
                            <a:bevel/>
                            <a:tailEnd type="stealth" w="med" len="med"/>
                          </a:ln>
                        </wps:spPr>
                        <wps:bodyPr/>
                      </wps:wsp>
                    </wpg:wgp>
                  </a:graphicData>
                </a:graphic>
                <wp14:sizeRelH relativeFrom="margin">
                  <wp14:pctWidth>0</wp14:pctWidth>
                </wp14:sizeRelH>
                <wp14:sizeRelV relativeFrom="margin">
                  <wp14:pctHeight>0</wp14:pctHeight>
                </wp14:sizeRelV>
              </wp:anchor>
            </w:drawing>
          </mc:Choice>
          <mc:Fallback>
            <w:pict>
              <v:group w14:anchorId="6CA0B842" id="Page-1" o:spid="_x0000_s1033" style="position:absolute;left:0;text-align:left;margin-left:61.75pt;margin-top:0;width:361.25pt;height:104.45pt;z-index:251715584;mso-width-relative:margin;mso-height-relative:margin" coordorigin=",845" coordsize="55500,20610" o:gfxdata="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">
                <v:shape id="_x0000_s1034" type="#_x0000_t202" style="position:absolute;left:2356;top:845;width:10597;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" filled="f" stroked="f">
                  <v:textbox inset="0,0,0,0">
                    <w:txbxContent>
                      <w:p w14:paraId="4B479B53" w14:textId="77777777" w:rsidR="00C1186E" w:rsidRPr="00771A45" w:rsidRDefault="00C1186E"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v:textbox>
                </v:shape>
                <v:shape id="Rectangle" o:spid="_x0000_s1035" style="position:absolute;left:25425;top:10575;width:7380;height:6087;visibility:visible;mso-wrap-style:square;v-text-anchor:bottom" coordsize="738000,28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" adj="-11796480,,5400" path="m,l738000,r,282000l,282000,,xe" fillcolor="#c26383" strokecolor="#c26383" strokeweight=".16667mm">
                  <v:stroke joinstyle="bevel"/>
                  <v:formulas/>
                  <v:path arrowok="t" o:connecttype="custom" o:connectlocs="0,307918;372000,0;738000,307918;372000,608675" o:connectangles="0,0,0,0" textboxrect="0,0,738000,282000"/>
                  <v:textbox inset="0,0,0,0">
                    <w:txbxContent>
                      <w:p w14:paraId="52B4D060" w14:textId="3A9B0BD3" w:rsidR="00C1186E" w:rsidRDefault="00C1186E" w:rsidP="0047715A">
                        <w:pPr>
                          <w:jc w:val="center"/>
                          <w:rPr>
                            <w:sz w:val="12"/>
                          </w:rPr>
                        </w:pPr>
                        <w:r>
                          <w:rPr>
                            <w:rFonts w:ascii="Arial" w:hAnsi="Arial"/>
                            <w:color w:val="FFFFFF"/>
                            <w:sz w:val="17"/>
                            <w:szCs w:val="17"/>
                          </w:rPr>
                          <w:t>flownet2</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3" o:spid="_x0000_s1036" type="#_x0000_t75" style="position:absolute;top:3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" stroked="t" strokecolor="white [3212]">
                  <v:imagedata r:id="rId34" o:title=""/>
                </v:shape>
                <v:shape id="Picture 244" o:spid="_x0000_s1037" type="#_x0000_t75" style="position:absolute;left:60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" stroked="t" strokecolor="white [3212]">
                  <v:imagedata r:id="rId35" o:title=""/>
                </v:shape>
                <v:shape id="Picture 245" o:spid="_x0000_s1038" type="#_x0000_t75" style="position:absolute;left:120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" stroked="t" strokecolor="white [3212]">
                  <v:imagedata r:id="rId35" o:title=""/>
                </v:shape>
                <v:shape id="Picture 246" o:spid="_x0000_s1039" type="#_x0000_t75" style="position:absolute;left:180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" stroked="t" strokecolor="white [3212]">
                  <v:imagedata r:id="rId35" o:title=""/>
                </v:shape>
                <v:shape id="Picture 247" o:spid="_x0000_s1040" type="#_x0000_t75" style="position:absolute;left:240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" stroked="t" strokecolor="white [3212]">
                  <v:imagedata r:id="rId35" o:title=""/>
                </v:shape>
                <v:shape id="Picture 248" o:spid="_x0000_s1041" type="#_x0000_t75" style="position:absolute;left:300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" stroked="t" strokecolor="white [3212]">
                  <v:imagedata r:id="rId35" o:title=""/>
                </v:shape>
                <v:shape id="ConnectLine" o:spid="_x0000_s1042" style="position:absolute;left:18360;top:13776;width:7065;height:16;visibility:visible;mso-wrap-style:square;v-text-anchor:top" coordsize="706559,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" path="m,nfl514559,,706559,1659e" filled="f" strokecolor="#236ea1" strokeweight=".16667mm">
                  <v:stroke endarrow="classic" joinstyle="bevel"/>
                  <v:path arrowok="t" textboxrect="0,0,706559,1659"/>
                </v:shape>
                <v:shape id="Picture 250" o:spid="_x0000_s1043" type="#_x0000_t75" style="position:absolute;left:3774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" stroked="t" strokecolor="black [3213]">
                  <v:imagedata r:id="rId36" o:title=""/>
                </v:shape>
                <v:shape id="Picture 251" o:spid="_x0000_s1044" type="#_x0000_t75" style="position:absolute;left:3834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" stroked="t" strokecolor="black [3213]">
                  <v:imagedata r:id="rId36" o:title=""/>
                </v:shape>
                <v:shape id="Picture 252" o:spid="_x0000_s1045" type="#_x0000_t75" style="position:absolute;left:3894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" stroked="t" strokecolor="black [3213]">
                  <v:imagedata r:id="rId36" o:title=""/>
                </v:shape>
                <v:shape id="Picture 253" o:spid="_x0000_s1046" type="#_x0000_t75" style="position:absolute;left:3954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2k6xgAAANwAAAAPAAAAZHJzL2Rvd25yZXYueG1sRI9Pa8JA&#10;FMTvgt9heYI33Rix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rHtpOsYAAADcAAAA&#10;DwAAAAAAAAAAAAAAAAAHAgAAZHJzL2Rvd25yZXYueG1sUEsFBgAAAAADAAMAtwAAAPoCAAAAAA==&#10;" stroked="t" strokecolor="black [3213]">
                  <v:imagedata r:id="rId36" o:title=""/>
                </v:shape>
                <v:shape id="Picture 254" o:spid="_x0000_s1047" type="#_x0000_t75" style="position:absolute;left:4014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vFOxgAAANwAAAAPAAAAZHJzL2Rvd25yZXYueG1sRI9Pa8JA&#10;FMTvgt9heYI33Ri0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I5LxTsYAAADcAAAA&#10;DwAAAAAAAAAAAAAAAAAHAgAAZHJzL2Rvd25yZXYueG1sUEsFBgAAAAADAAMAtwAAAPoCAAAAAA==&#10;" stroked="t" strokecolor="black [3213]">
                  <v:imagedata r:id="rId36" o:title=""/>
                </v:shape>
                <v:shape id="ConnectLine" o:spid="_x0000_s1048" style="position:absolute;left:32805;top:13792;width:7335;height:17;visibility:visible;mso-wrap-style:square;v-text-anchor:top" coordsize="733441,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" path="m,nfl541441,,733441,-1659e" filled="f" strokecolor="#236ea1" strokeweight=".16667mm">
                  <v:stroke endarrow="classic" joinstyle="bevel"/>
                  <v:path arrowok="t" textboxrect="0,0,733441,1659"/>
                </v:shape>
                <w10:wrap type="topAndBottom"/>
              </v:group>
            </w:pict>
          </mc:Fallback>
        </mc:AlternateContent>
      </w:r>
      <w:r w:rsidR="00DE0E0A" w:rsidRPr="00A33D77">
        <w:rPr>
          <w:noProof/>
        </w:rPr>
        <mc:AlternateContent>
          <mc:Choice Requires="wps">
            <w:drawing>
              <wp:anchor distT="0" distB="0" distL="114300" distR="114300" simplePos="0" relativeHeight="251716608" behindDoc="0" locked="0" layoutInCell="1" allowOverlap="1" wp14:anchorId="071BA986" wp14:editId="3103BFC9">
                <wp:simplePos x="0" y="0"/>
                <wp:positionH relativeFrom="column">
                  <wp:posOffset>3832511</wp:posOffset>
                </wp:positionH>
                <wp:positionV relativeFrom="paragraph">
                  <wp:posOffset>-1905</wp:posOffset>
                </wp:positionV>
                <wp:extent cx="1344930" cy="194945"/>
                <wp:effectExtent l="0" t="0" r="0" b="0"/>
                <wp:wrapNone/>
                <wp:docPr id="12" name="Text 2"/>
                <wp:cNvGraphicFramePr/>
                <a:graphic xmlns:a="http://schemas.openxmlformats.org/drawingml/2006/main">
                  <a:graphicData uri="http://schemas.microsoft.com/office/word/2010/wordprocessingShape">
                    <wps:wsp>
                      <wps:cNvSpPr txBox="1"/>
                      <wps:spPr>
                        <a:xfrm>
                          <a:off x="0" y="0"/>
                          <a:ext cx="1344930" cy="194945"/>
                        </a:xfrm>
                        <a:prstGeom prst="rect">
                          <a:avLst/>
                        </a:prstGeom>
                        <a:noFill/>
                      </wps:spPr>
                      <wps:txbx>
                        <w:txbxContent>
                          <w:p w14:paraId="030CBE55" w14:textId="77777777" w:rsidR="00C1186E" w:rsidRPr="00771A45" w:rsidRDefault="00C1186E" w:rsidP="0047715A">
                            <w:pPr>
                              <w:jc w:val="center"/>
                              <w:rPr>
                                <w:sz w:val="16"/>
                                <w:szCs w:val="28"/>
                              </w:rPr>
                            </w:pPr>
                            <w:r>
                              <w:rPr>
                                <w:rFonts w:ascii="Arial" w:hAnsi="Arial"/>
                                <w:color w:val="1F6391"/>
                                <w:sz w:val="16"/>
                                <w:szCs w:val="16"/>
                              </w:rPr>
                              <w:t>Optical flow between frames</w:t>
                            </w:r>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071BA986" id="Text 2" o:spid="_x0000_s1049" type="#_x0000_t202" style="position:absolute;left:0;text-align:left;margin-left:301.75pt;margin-top:-.15pt;width:105.9pt;height:15.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" filled="f" stroked="f">
                <v:textbox inset="0,0,0,0">
                  <w:txbxContent>
                    <w:p w14:paraId="030CBE55" w14:textId="77777777" w:rsidR="00C1186E" w:rsidRPr="00771A45" w:rsidRDefault="00C1186E" w:rsidP="0047715A">
                      <w:pPr>
                        <w:jc w:val="center"/>
                        <w:rPr>
                          <w:sz w:val="16"/>
                          <w:szCs w:val="28"/>
                        </w:rPr>
                      </w:pPr>
                      <w:r>
                        <w:rPr>
                          <w:rFonts w:ascii="Arial" w:hAnsi="Arial"/>
                          <w:color w:val="1F6391"/>
                          <w:sz w:val="16"/>
                          <w:szCs w:val="16"/>
                        </w:rPr>
                        <w:t>Optical flow between frames</w:t>
                      </w:r>
                    </w:p>
                  </w:txbxContent>
                </v:textbox>
              </v:shape>
            </w:pict>
          </mc:Fallback>
        </mc:AlternateContent>
      </w:r>
      <w:r w:rsidR="0075349D" w:rsidRPr="00A33D77">
        <w:t>The next section would d</w:t>
      </w:r>
      <w:r w:rsidR="00EE48D7" w:rsidRPr="00A33D77">
        <w:t>iscu</w:t>
      </w:r>
      <w:r w:rsidR="0075349D" w:rsidRPr="00A33D77">
        <w:t xml:space="preserve">ss how to </w:t>
      </w:r>
      <w:r w:rsidR="00DE0AAC" w:rsidRPr="00A33D77">
        <w:t>blend</w:t>
      </w:r>
      <w:r w:rsidR="0075349D" w:rsidRPr="00A33D77">
        <w:t xml:space="preserve"> those spati</w:t>
      </w:r>
      <w:r w:rsidR="009D5AEE" w:rsidRPr="00A33D77">
        <w:t>al</w:t>
      </w:r>
      <w:r w:rsidR="0075349D" w:rsidRPr="00A33D77">
        <w:t xml:space="preserve"> and tempo</w:t>
      </w:r>
      <w:r w:rsidR="00EE48D7" w:rsidRPr="00A33D77">
        <w:t>r</w:t>
      </w:r>
      <w:r w:rsidR="0075349D" w:rsidRPr="00A33D77">
        <w:t xml:space="preserve">al </w:t>
      </w:r>
      <w:r w:rsidR="009D5AEE" w:rsidRPr="00A33D77">
        <w:t>pieces of information</w:t>
      </w:r>
      <w:r w:rsidR="0075349D" w:rsidRPr="00A33D77">
        <w:t xml:space="preserve"> to </w:t>
      </w:r>
      <w:r w:rsidR="0075349D" w:rsidRPr="00E37E74">
        <w:t xml:space="preserve">test </w:t>
      </w:r>
      <w:r w:rsidR="00EE48D7" w:rsidRPr="00E37E74">
        <w:t xml:space="preserve">the </w:t>
      </w:r>
      <w:r w:rsidR="0075349D" w:rsidRPr="00E37E74">
        <w:t xml:space="preserve">proposed hypothesis. </w:t>
      </w:r>
    </w:p>
    <w:p w14:paraId="0FCB231B" w14:textId="17B8756E" w:rsidR="00DB5796" w:rsidRDefault="00DA42C0" w:rsidP="00E90D56">
      <w:pPr>
        <w:pStyle w:val="Heading2"/>
      </w:pPr>
      <w:bookmarkStart w:id="245" w:name="_Toc48646426"/>
      <w:r>
        <w:t>Spatial</w:t>
      </w:r>
      <w:r w:rsidR="00EE48D7">
        <w:t>-</w:t>
      </w:r>
      <w:r w:rsidR="007044CC">
        <w:t>temporal</w:t>
      </w:r>
      <w:r w:rsidR="00682880">
        <w:t xml:space="preserve"> information fusion</w:t>
      </w:r>
      <w:bookmarkEnd w:id="245"/>
    </w:p>
    <w:p w14:paraId="05918FAB" w14:textId="77B4E6B3" w:rsidR="00891BDC" w:rsidRPr="004160AA" w:rsidRDefault="00943151" w:rsidP="007044CC">
      <w:pPr>
        <w:rPr>
          <w:rFonts w:eastAsiaTheme="minorEastAsia"/>
        </w:rPr>
      </w:pPr>
      <w:r>
        <w:t xml:space="preserve">In </w:t>
      </w:r>
      <w:r w:rsidR="009D5AEE">
        <w:t xml:space="preserve">the </w:t>
      </w:r>
      <w:r>
        <w:t>previous session</w:t>
      </w:r>
      <w:r w:rsidR="009D5AEE">
        <w:t>,</w:t>
      </w:r>
      <w:r>
        <w:t xml:space="preserve"> we talk about how valuable temporal information </w:t>
      </w:r>
      <w:r w:rsidR="009F4832">
        <w:t xml:space="preserve">is </w:t>
      </w:r>
      <w:r>
        <w:t xml:space="preserve">for </w:t>
      </w:r>
      <w:r w:rsidR="009D5AEE">
        <w:t xml:space="preserve">a </w:t>
      </w:r>
      <w:r>
        <w:t xml:space="preserve">video to video translation, but the question lay how we </w:t>
      </w:r>
      <w:r w:rsidR="00DE0AAC">
        <w:t>Blend</w:t>
      </w:r>
      <w:r>
        <w:t xml:space="preserve"> temporal information to </w:t>
      </w:r>
      <w:r w:rsidR="00DA42C0">
        <w:t>spatial</w:t>
      </w:r>
      <w:r>
        <w:t xml:space="preserve"> </w:t>
      </w:r>
      <w:r w:rsidR="004160AA">
        <w:t xml:space="preserve">one </w:t>
      </w:r>
      <w:r w:rsidR="009D5AEE">
        <w:t>to</w:t>
      </w:r>
      <w:r>
        <w:t xml:space="preserve"> generate better consistent video. </w:t>
      </w:r>
      <w:r w:rsidR="00444644">
        <w:t>To impose temporal information two approaches ha</w:t>
      </w:r>
      <w:r w:rsidR="009D5AEE">
        <w:t>ve</w:t>
      </w:r>
      <w:r w:rsidR="00444644">
        <w:t xml:space="preserve"> been implemented</w:t>
      </w:r>
      <w:r w:rsidR="004160AA">
        <w:t xml:space="preserve"> in this work</w:t>
      </w:r>
      <w:r w:rsidR="0081658D">
        <w:t>.</w:t>
      </w:r>
      <w:r w:rsidR="00444644">
        <w:t xml:space="preserve"> </w:t>
      </w:r>
      <w:r w:rsidR="0081658D">
        <w:t>T</w:t>
      </w:r>
      <w:r w:rsidR="00444644">
        <w:t xml:space="preserve">he first one is warping the translated </w:t>
      </w:r>
      <w:r w:rsidR="0081658D">
        <w:t>and the</w:t>
      </w:r>
      <w:r w:rsidR="0081658D">
        <w:rPr>
          <w:rFonts w:eastAsiaTheme="minorEastAsia"/>
        </w:rPr>
        <w:t xml:space="preserve"> later</w:t>
      </w:r>
      <w:r w:rsidR="00234314">
        <w:rPr>
          <w:rFonts w:eastAsiaTheme="minorEastAsia"/>
        </w:rPr>
        <w:t xml:space="preserve"> use </w:t>
      </w:r>
      <w:r w:rsidR="004160AA">
        <w:rPr>
          <w:rFonts w:eastAsiaTheme="minorEastAsia"/>
        </w:rPr>
        <w:t xml:space="preserve">temporal consistency </w:t>
      </w:r>
      <w:r w:rsidR="004160AA">
        <w:rPr>
          <w:rFonts w:eastAsiaTheme="minorEastAsia"/>
        </w:rPr>
        <w:lastRenderedPageBreak/>
        <w:t>discriminator network</w:t>
      </w:r>
      <w:r w:rsidR="00C31BDA">
        <w:rPr>
          <w:rFonts w:eastAsiaTheme="minorEastAsia"/>
        </w:rPr>
        <w:t>. Where the first implemented inside Generator network the later one is discriminators job.</w:t>
      </w:r>
    </w:p>
    <w:p w14:paraId="690088F8" w14:textId="34CAD654" w:rsidR="00DE4357" w:rsidRPr="00310937" w:rsidRDefault="00891BDC" w:rsidP="00310937">
      <w:pPr>
        <w:rPr>
          <w:rFonts w:eastAsiaTheme="minorEastAsia"/>
        </w:rPr>
      </w:pPr>
      <w:r w:rsidRPr="00310937">
        <w:rPr>
          <w:rFonts w:eastAsiaTheme="minorEastAsia"/>
        </w:rPr>
        <w:t>Warping</w:t>
      </w:r>
      <w:r w:rsidR="00DA42C0" w:rsidRPr="00310937">
        <w:rPr>
          <w:rFonts w:eastAsiaTheme="minorEastAsia"/>
        </w:rPr>
        <w:t>: Image warping algorithms are in a widespread class of nonlinear image transforms, correlated to the spatial component of image</w:t>
      </w:r>
      <w:r w:rsidR="00DA42C0" w:rsidRPr="00310937">
        <w:rPr>
          <w:rFonts w:eastAsiaTheme="minorEastAsia"/>
        </w:rPr>
        <w:fldChar w:fldCharType="begin" w:fldLock="1"/>
      </w:r>
      <w:r w:rsidR="00EB687F">
        <w:rPr>
          <w:rFonts w:eastAsiaTheme="minorEastAsia"/>
        </w:rPr>
        <w:instrText>ADDIN CSL_CITATION {"citationItems":[{"id":"ITEM-1","itemData":{"DOI":"10.1007/978-3-642-32384-3_16","ISBN":"9783642323836","ISSN":"21945357","abstract":"The CUDA software platform gives abilities of outstanding performance for parallel computing using GPGPUs (General Purpose Graphics Processing Unit). The external memory interface is the main bottleneck of GPGPU for memory intense operations. There are a lot of reduction ways of this disadvantage for real-time applications. The profiling of the algorithm and execution parameters fitting are presented as a solution for the minimization of execution time. The fisheye to perspective transform is optimized as the example of the nonlinear image warping algorithm. The code optimization using search of the optimal kernel starting parameters is necessary. Such optimization gives better results for all cases due to limited processing area and the execution time is about 12% smaller. The unconventional method for CUDA of block-to-image assignment is emphasized. © 2013 Springer-Verlag.","author":[{"dropping-particle":"","family":"Mazurek","given":"Przemysław","non-dropping-particle":"","parse-names":false,"suffix":""}],"container-title":"Advances in Intelligent Systems and Computing","id":"ITEM-1","issued":{"date-parts":[["2013"]]},"title":"Optimization of memory accesses for CUDA architecture and image warping algorithms","type":"paper-conference"},"uris":["http://www.mendeley.com/documents/?uuid=eac6dc4e-1f17-4408-9adb-65a5724ea194"]}],"mendeley":{"formattedCitation":"[39]","plainTextFormattedCitation":"[39]","previouslyFormattedCitation":"[39]"},"properties":{"noteIndex":0},"schema":"https://github.com/citation-style-language/schema/raw/master/csl-citation.json"}</w:instrText>
      </w:r>
      <w:r w:rsidR="00DA42C0" w:rsidRPr="00310937">
        <w:rPr>
          <w:rFonts w:eastAsiaTheme="minorEastAsia"/>
        </w:rPr>
        <w:fldChar w:fldCharType="separate"/>
      </w:r>
      <w:r w:rsidR="00EB687F" w:rsidRPr="00EB687F">
        <w:rPr>
          <w:rFonts w:eastAsiaTheme="minorEastAsia"/>
          <w:noProof/>
        </w:rPr>
        <w:t>[39]</w:t>
      </w:r>
      <w:r w:rsidR="00DA42C0" w:rsidRPr="00310937">
        <w:rPr>
          <w:rFonts w:eastAsiaTheme="minorEastAsia"/>
        </w:rPr>
        <w:fldChar w:fldCharType="end"/>
      </w:r>
      <w:r w:rsidR="00DA42C0" w:rsidRPr="00310937">
        <w:rPr>
          <w:rFonts w:eastAsiaTheme="minorEastAsia"/>
        </w:rPr>
        <w:t>. They are applied to the correction of image distortions, morphing, and special 2D eﬀects.</w:t>
      </w:r>
      <w:r w:rsidR="00DE3001" w:rsidRPr="00DE3001">
        <w:t xml:space="preserve"> </w:t>
      </w:r>
      <w:r w:rsidR="009D5AEE" w:rsidRPr="00310937">
        <w:rPr>
          <w:rFonts w:eastAsiaTheme="minorEastAsia"/>
        </w:rPr>
        <w:t>A f</w:t>
      </w:r>
      <w:r w:rsidR="0033404E" w:rsidRPr="00310937">
        <w:rPr>
          <w:rFonts w:eastAsiaTheme="minorEastAsia"/>
        </w:rPr>
        <w:t>ormal way</w:t>
      </w:r>
      <w:r w:rsidR="00DE3001" w:rsidRPr="00310937">
        <w:rPr>
          <w:rFonts w:eastAsiaTheme="minorEastAsia"/>
        </w:rPr>
        <w:t xml:space="preserve"> </w:t>
      </w:r>
      <w:r w:rsidR="009D5AEE" w:rsidRPr="00310937">
        <w:rPr>
          <w:rFonts w:eastAsiaTheme="minorEastAsia"/>
        </w:rPr>
        <w:t xml:space="preserve">of </w:t>
      </w:r>
      <w:r w:rsidR="00F46EEF" w:rsidRPr="00310937">
        <w:rPr>
          <w:rFonts w:eastAsiaTheme="minorEastAsia"/>
        </w:rPr>
        <w:t>definition could be modifying pixel location</w:t>
      </w:r>
      <w:r w:rsidR="00DE3001" w:rsidRPr="00310937">
        <w:rPr>
          <w:rFonts w:eastAsiaTheme="minorEastAsia"/>
        </w:rPr>
        <w:t xml:space="preserve"> based </w:t>
      </w:r>
      <w:r w:rsidR="00F46EEF" w:rsidRPr="00310937">
        <w:rPr>
          <w:rFonts w:eastAsiaTheme="minorEastAsia"/>
        </w:rPr>
        <w:t>o</w:t>
      </w:r>
      <w:r w:rsidR="00DE3001" w:rsidRPr="00310937">
        <w:rPr>
          <w:rFonts w:eastAsiaTheme="minorEastAsia"/>
        </w:rPr>
        <w:t>n</w:t>
      </w:r>
      <w:r w:rsidR="00F46EEF" w:rsidRPr="00310937">
        <w:rPr>
          <w:rFonts w:eastAsiaTheme="minorEastAsia"/>
        </w:rPr>
        <w:t xml:space="preserve"> </w:t>
      </w:r>
      <w:r w:rsidR="00DE3001" w:rsidRPr="00310937">
        <w:rPr>
          <w:rFonts w:eastAsiaTheme="minorEastAsia"/>
        </w:rPr>
        <w:t xml:space="preserve">the calculation of the </w:t>
      </w:r>
      <w:r w:rsidR="00F86928" w:rsidRPr="00310937">
        <w:rPr>
          <w:rFonts w:eastAsiaTheme="minorEastAsia"/>
        </w:rPr>
        <w:t>pixel’s coordinate</w:t>
      </w:r>
      <w:r w:rsidR="00DE3001" w:rsidRPr="00310937">
        <w:rPr>
          <w:rFonts w:eastAsiaTheme="minorEastAsia"/>
        </w:rPr>
        <w:t xml:space="preserve"> in the destination image using the</w:t>
      </w:r>
      <w:r w:rsidR="00F46EEF" w:rsidRPr="00310937">
        <w:rPr>
          <w:rFonts w:eastAsiaTheme="minorEastAsia"/>
        </w:rPr>
        <w:t xml:space="preserve"> </w:t>
      </w:r>
      <w:r w:rsidR="00DE3001" w:rsidRPr="00310937">
        <w:rPr>
          <w:rFonts w:eastAsiaTheme="minorEastAsia"/>
        </w:rPr>
        <w:t>source pixel coordinates.</w:t>
      </w:r>
      <w:r w:rsidR="0033404E" w:rsidRPr="00310937">
        <w:rPr>
          <w:rFonts w:eastAsiaTheme="minorEastAsia"/>
        </w:rPr>
        <w:t>in our case</w:t>
      </w:r>
      <w:r w:rsidR="009D5AEE" w:rsidRPr="00310937">
        <w:rPr>
          <w:rFonts w:eastAsiaTheme="minorEastAsia"/>
        </w:rPr>
        <w:t>,</w:t>
      </w:r>
      <w:r w:rsidR="0033404E" w:rsidRPr="00310937">
        <w:rPr>
          <w:rFonts w:eastAsiaTheme="minorEastAsia"/>
        </w:rPr>
        <w:t xml:space="preserve"> it can mathematically </w:t>
      </w:r>
      <w:r w:rsidR="009D5AEE" w:rsidRPr="00310937">
        <w:rPr>
          <w:rFonts w:eastAsiaTheme="minorEastAsia"/>
        </w:rPr>
        <w:t xml:space="preserve">be </w:t>
      </w:r>
      <w:r w:rsidR="0033404E" w:rsidRPr="00310937">
        <w:rPr>
          <w:rFonts w:eastAsiaTheme="minorEastAsia"/>
        </w:rPr>
        <w:t>described as:</w:t>
      </w:r>
    </w:p>
    <w:p w14:paraId="70C841A8" w14:textId="3172AF8F" w:rsidR="0089681F" w:rsidRPr="00310937" w:rsidRDefault="00F86928" w:rsidP="00310937">
      <w:pPr>
        <w:rPr>
          <w:rFonts w:eastAsiaTheme="minorEastAsia"/>
        </w:rPr>
      </w:pPr>
      <w:r>
        <w:rPr>
          <w:rFonts w:eastAsiaTheme="minorEastAsia"/>
        </w:rPr>
        <w:t xml:space="preserve">Let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Pr>
          <w:rFonts w:eastAsiaTheme="minorEastAsia"/>
        </w:rPr>
        <w:t xml:space="preserve"> is </w:t>
      </w:r>
      <w:r w:rsidR="009D5AEE">
        <w:rPr>
          <w:rFonts w:eastAsiaTheme="minorEastAsia"/>
        </w:rPr>
        <w:t xml:space="preserve">an </w:t>
      </w:r>
      <w:r>
        <w:rPr>
          <w:rFonts w:eastAsiaTheme="minorEastAsia"/>
        </w:rPr>
        <w:t>optical flow between successive frames</w:t>
      </w:r>
      <m:oMath>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and x</m:t>
            </m:r>
          </m:e>
          <m:sub>
            <m:r>
              <w:rPr>
                <w:rFonts w:ascii="Cambria Math" w:eastAsiaTheme="minorEastAsia" w:hAnsi="Cambria Math"/>
              </w:rPr>
              <m:t>(t-1)</m:t>
            </m:r>
          </m:sub>
        </m:sSub>
      </m:oMath>
      <w:r>
        <w:rPr>
          <w:rFonts w:eastAsiaTheme="minorEastAsia"/>
        </w:rPr>
        <w:t xml:space="preserve"> </w:t>
      </w:r>
      <w:r w:rsidR="0089681F">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 xml:space="preserve">the </m:t>
        </m:r>
      </m:oMath>
      <w:r w:rsidR="00A81874">
        <w:rPr>
          <w:rFonts w:eastAsiaTheme="minorEastAsia"/>
        </w:rPr>
        <w:t xml:space="preserve">translated image in y domain which equals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b</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e>
        </m:d>
      </m:oMath>
      <w:r w:rsidR="0089681F">
        <w:rPr>
          <w:rFonts w:eastAsiaTheme="minorEastAsia"/>
        </w:rPr>
        <w:t xml:space="preserve"> and </w:t>
      </w:r>
      <m:oMath>
        <m:r>
          <w:rPr>
            <w:rFonts w:ascii="Cambria Math" w:eastAsiaTheme="minorEastAsia" w:hAnsi="Cambria Math"/>
          </w:rPr>
          <m:t>w</m:t>
        </m:r>
      </m:oMath>
      <w:r w:rsidR="0089681F">
        <w:rPr>
          <w:rFonts w:eastAsiaTheme="minorEastAsia"/>
        </w:rPr>
        <w:t xml:space="preserve"> is a function </w:t>
      </w:r>
      <w:r w:rsidR="00263961">
        <w:rPr>
          <w:rFonts w:eastAsiaTheme="minorEastAsia"/>
        </w:rPr>
        <w:t>which</w:t>
      </w:r>
      <w:r w:rsidR="0089681F">
        <w:rPr>
          <w:rFonts w:eastAsiaTheme="minorEastAsia"/>
        </w:rPr>
        <w:t xml:space="preserve"> alter</w:t>
      </w:r>
      <w:r w:rsidR="009D5AEE">
        <w:rPr>
          <w:rFonts w:eastAsiaTheme="minorEastAsia"/>
        </w:rPr>
        <w:t>s</w:t>
      </w:r>
      <w:r w:rsidR="0089681F">
        <w:rPr>
          <w:rFonts w:eastAsiaTheme="minorEastAsia"/>
        </w:rPr>
        <w:t xml:space="preserve"> </w:t>
      </w:r>
      <w:r w:rsidR="00263961">
        <w:rPr>
          <w:rFonts w:eastAsiaTheme="minorEastAsia"/>
        </w:rPr>
        <w:t>translated</w:t>
      </w:r>
      <w:r w:rsidR="0089681F">
        <w:rPr>
          <w:rFonts w:eastAsiaTheme="minorEastAsia"/>
        </w:rPr>
        <w:t xml:space="preserve"> imag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w:r w:rsidR="0089681F">
        <w:rPr>
          <w:rFonts w:eastAsiaTheme="minorEastAsia"/>
        </w:rPr>
        <w:t xml:space="preserve"> base on optical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sidR="00310937">
        <w:rPr>
          <w:rFonts w:eastAsiaTheme="minorEastAsia"/>
        </w:rPr>
        <w:t xml:space="preserve"> </w:t>
      </w:r>
      <w:r w:rsidR="0089681F">
        <w:rPr>
          <w:rFonts w:eastAsiaTheme="minorEastAsia"/>
        </w:rPr>
        <w:t xml:space="preserve">So </w:t>
      </w:r>
      <m:oMath>
        <m:d>
          <m:dPr>
            <m:ctrlPr>
              <w:rPr>
                <w:rFonts w:ascii="Cambria Math" w:eastAsiaTheme="minorEastAsia" w:hAnsi="Cambria Math"/>
                <w:i/>
              </w:rPr>
            </m:ctrlPr>
          </m:dPr>
          <m:e>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e>
        </m:d>
        <m:r>
          <w:rPr>
            <w:rFonts w:ascii="Cambria Math" w:eastAsiaTheme="minorEastAsia" w:hAnsi="Cambria Math"/>
          </w:rPr>
          <m:t>=</m:t>
        </m:r>
      </m:oMath>
      <w:r w:rsidR="00EF7A98">
        <w:rPr>
          <w:rFonts w:eastAsiaTheme="minorEastAsia"/>
        </w:rPr>
        <w:t xml:space="preserve"> </w:t>
      </w:r>
      <m:oMath>
        <m:r>
          <w:rPr>
            <w:rFonts w:ascii="Cambria Math" w:eastAsiaTheme="minorEastAsia" w:hAnsi="Cambria Math"/>
          </w:rPr>
          <m:t xml:space="preserve">w(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d>
                  <m:dPr>
                    <m:ctrlPr>
                      <w:rPr>
                        <w:rFonts w:ascii="Cambria Math" w:eastAsiaTheme="minorEastAsia" w:hAnsi="Cambria Math"/>
                        <w:i/>
                      </w:rPr>
                    </m:ctrlPr>
                  </m:dPr>
                  <m:e>
                    <m:r>
                      <w:rPr>
                        <w:rFonts w:ascii="Cambria Math" w:eastAsiaTheme="minorEastAsia" w:hAnsi="Cambria Math"/>
                      </w:rPr>
                      <m:t>t-1</m:t>
                    </m:r>
                  </m:e>
                </m:d>
              </m:sub>
            </m:sSub>
          </m:e>
        </m:d>
        <m:r>
          <w:rPr>
            <w:rFonts w:ascii="Cambria Math" w:eastAsiaTheme="minorEastAsia" w:hAnsi="Cambria Math"/>
          </w:rPr>
          <m:t>)</m:t>
        </m:r>
      </m:oMath>
    </w:p>
    <w:p w14:paraId="77F106E9" w14:textId="118391B5" w:rsidR="0033404E" w:rsidRDefault="00EB23D9" w:rsidP="00B16356">
      <w:pPr>
        <w:pStyle w:val="ListParagraph"/>
        <w:ind w:left="1080"/>
        <w:rPr>
          <w:rFonts w:eastAsiaTheme="minorEastAsia"/>
        </w:rPr>
      </w:pPr>
      <w:r>
        <w:rPr>
          <w:rFonts w:eastAsiaTheme="minorEastAsia"/>
        </w:rPr>
        <w:t xml:space="preserve">Where </w:t>
      </w:r>
      <m:oMath>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oMath>
      <w:r>
        <w:rPr>
          <w:rFonts w:eastAsiaTheme="minorEastAsia"/>
        </w:rPr>
        <w:t xml:space="preserve"> warped translated image and </w:t>
      </w:r>
      <w:r w:rsidR="00B16356">
        <w:rPr>
          <w:rFonts w:eastAsiaTheme="minorEastAsia"/>
        </w:rPr>
        <w:t>it</w:t>
      </w:r>
      <w:r>
        <w:rPr>
          <w:rFonts w:eastAsiaTheme="minorEastAsia"/>
        </w:rPr>
        <w:t xml:space="preserve"> is temporally consistent</w:t>
      </w:r>
      <w:r w:rsidR="00B103C0">
        <w:rPr>
          <w:rFonts w:eastAsiaTheme="minorEastAsia"/>
        </w:rPr>
        <w:t>.</w:t>
      </w:r>
    </w:p>
    <w:p w14:paraId="617C9BA9" w14:textId="30ACB0B8" w:rsidR="00B16356" w:rsidRDefault="000020C6" w:rsidP="00310937">
      <w:pPr>
        <w:rPr>
          <w:rFonts w:eastAsiaTheme="minorEastAsia"/>
        </w:rPr>
      </w:pPr>
      <w:r>
        <w:rPr>
          <w:rFonts w:eastAsiaTheme="minorEastAsia"/>
        </w:rPr>
        <w:t xml:space="preserve">We use simple binary interpolation warping. </w:t>
      </w:r>
      <w:r w:rsidR="00B16356">
        <w:rPr>
          <w:rFonts w:eastAsiaTheme="minorEastAsia"/>
        </w:rPr>
        <w:t>even if the warping is a good way of fusing temporal information but It basically fail</w:t>
      </w:r>
      <w:r w:rsidR="009D5AEE">
        <w:rPr>
          <w:rFonts w:eastAsiaTheme="minorEastAsia"/>
        </w:rPr>
        <w:t>s</w:t>
      </w:r>
      <w:r w:rsidR="00B16356">
        <w:rPr>
          <w:rFonts w:eastAsiaTheme="minorEastAsia"/>
        </w:rPr>
        <w:t xml:space="preserve"> in two common cases </w:t>
      </w:r>
    </w:p>
    <w:p w14:paraId="29A0AAA7" w14:textId="2719DBF5" w:rsidR="007044CC" w:rsidRDefault="00B16356" w:rsidP="00850D5B">
      <w:pPr>
        <w:pStyle w:val="ListParagraph"/>
        <w:numPr>
          <w:ilvl w:val="0"/>
          <w:numId w:val="11"/>
        </w:numPr>
        <w:rPr>
          <w:rFonts w:eastAsiaTheme="minorEastAsia"/>
        </w:rPr>
      </w:pPr>
      <w:r w:rsidRPr="00B16356">
        <w:rPr>
          <w:rFonts w:eastAsiaTheme="minorEastAsia"/>
        </w:rPr>
        <w:t>when a new object is introduced in a frame and</w:t>
      </w:r>
      <w:r>
        <w:rPr>
          <w:rFonts w:eastAsiaTheme="minorEastAsia"/>
        </w:rPr>
        <w:t>,</w:t>
      </w:r>
    </w:p>
    <w:p w14:paraId="46748D3A" w14:textId="0C08E7C5" w:rsidR="00B16356" w:rsidRPr="00B16356" w:rsidRDefault="00B16356" w:rsidP="00850D5B">
      <w:pPr>
        <w:pStyle w:val="ListParagraph"/>
        <w:numPr>
          <w:ilvl w:val="0"/>
          <w:numId w:val="11"/>
        </w:numPr>
        <w:rPr>
          <w:rFonts w:eastAsiaTheme="minorEastAsia"/>
        </w:rPr>
      </w:pPr>
      <w:r>
        <w:rPr>
          <w:rFonts w:eastAsiaTheme="minorEastAsia"/>
        </w:rPr>
        <w:t xml:space="preserve">when an object in </w:t>
      </w:r>
      <w:r w:rsidR="009D5AEE">
        <w:rPr>
          <w:rFonts w:eastAsiaTheme="minorEastAsia"/>
        </w:rPr>
        <w:t xml:space="preserve">the </w:t>
      </w:r>
      <w:r>
        <w:rPr>
          <w:rFonts w:eastAsiaTheme="minorEastAsia"/>
        </w:rPr>
        <w:t>previous frame occluded by an object in a frame.</w:t>
      </w:r>
    </w:p>
    <w:p w14:paraId="594E22CC" w14:textId="344408F7" w:rsidR="008C1012" w:rsidRDefault="0050103C" w:rsidP="00E90D56">
      <w:pPr>
        <w:pStyle w:val="Heading2"/>
      </w:pPr>
      <w:bookmarkStart w:id="246" w:name="_Toc48646427"/>
      <w:r>
        <w:t>Bring all together</w:t>
      </w:r>
      <w:r w:rsidR="00830569">
        <w:t xml:space="preserve"> (Proposed Work)</w:t>
      </w:r>
      <w:bookmarkEnd w:id="246"/>
    </w:p>
    <w:p w14:paraId="134B6E6E" w14:textId="7EDAE58E" w:rsidR="0050103C" w:rsidRDefault="0050103C" w:rsidP="0050103C">
      <w:r>
        <w:t>In the previous sections</w:t>
      </w:r>
      <w:r w:rsidR="009D5AEE">
        <w:t>,</w:t>
      </w:r>
      <w:r>
        <w:t xml:space="preserve"> we see the various part of th</w:t>
      </w:r>
      <w:r w:rsidR="00384E30">
        <w:t>is thesis</w:t>
      </w:r>
      <w:r>
        <w:t xml:space="preserve"> work in discrete means</w:t>
      </w:r>
      <w:r w:rsidR="005F0271">
        <w:t>.</w:t>
      </w:r>
      <w:r>
        <w:t xml:space="preserve"> </w:t>
      </w:r>
      <w:r w:rsidR="005F0271">
        <w:t>N</w:t>
      </w:r>
      <w:r>
        <w:t xml:space="preserve">ow in this section </w:t>
      </w:r>
      <w:r w:rsidR="0009534B">
        <w:t>let’s put</w:t>
      </w:r>
      <w:r>
        <w:t xml:space="preserve"> them all together so that </w:t>
      </w:r>
      <w:r w:rsidR="00F312C3">
        <w:t xml:space="preserve">we can see </w:t>
      </w:r>
      <w:r>
        <w:t xml:space="preserve">the network </w:t>
      </w:r>
      <w:r w:rsidR="005F0271">
        <w:t>architecture as one big network.</w:t>
      </w:r>
    </w:p>
    <w:p w14:paraId="4092BBFE" w14:textId="5AEE3101" w:rsidR="0009534B" w:rsidRDefault="003A1469" w:rsidP="0009534B">
      <w:pPr>
        <w:keepNext/>
        <w:jc w:val="center"/>
      </w:pPr>
      <w:r w:rsidRPr="003A1469">
        <w:rPr>
          <w:rFonts w:eastAsiaTheme="minorEastAsia"/>
          <w:noProof/>
        </w:rPr>
        <w:lastRenderedPageBreak/>
        <w:t xml:space="preserve"> </w:t>
      </w:r>
      <w:r w:rsidR="0009534B">
        <w:rPr>
          <w:noProof/>
        </w:rPr>
        <w:drawing>
          <wp:inline distT="0" distB="0" distL="0" distR="0" wp14:anchorId="4F0C4C5A" wp14:editId="329DC707">
            <wp:extent cx="5092700" cy="41040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92700" cy="4104005"/>
                    </a:xfrm>
                    <a:prstGeom prst="rect">
                      <a:avLst/>
                    </a:prstGeom>
                    <a:noFill/>
                    <a:ln>
                      <a:noFill/>
                    </a:ln>
                  </pic:spPr>
                </pic:pic>
              </a:graphicData>
            </a:graphic>
          </wp:inline>
        </w:drawing>
      </w:r>
    </w:p>
    <w:p w14:paraId="0DAA4D79" w14:textId="3AF49F6A" w:rsidR="00F03B2E" w:rsidRDefault="0009534B" w:rsidP="00896D0A">
      <w:pPr>
        <w:pStyle w:val="Caption"/>
        <w:jc w:val="center"/>
      </w:pPr>
      <w:bookmarkStart w:id="247" w:name="_Toc47219625"/>
      <w:r>
        <w:t xml:space="preserve">Figure </w:t>
      </w:r>
      <w:fldSimple w:instr=" SEQ Figure \* ARABIC ">
        <w:r w:rsidR="000423D4">
          <w:rPr>
            <w:noProof/>
          </w:rPr>
          <w:t>15</w:t>
        </w:r>
      </w:fldSimple>
      <w:r>
        <w:t xml:space="preserve"> </w:t>
      </w:r>
      <w:r w:rsidR="00622A22">
        <w:t>Generator</w:t>
      </w:r>
      <w:r>
        <w:t xml:space="preserve"> Network Architecture.</w:t>
      </w:r>
      <w:bookmarkEnd w:id="247"/>
    </w:p>
    <w:p w14:paraId="5835703A" w14:textId="6AC13834" w:rsidR="0009534B" w:rsidRDefault="00D40959" w:rsidP="00B9274D">
      <w:r>
        <w:t>So,</w:t>
      </w:r>
      <w:r w:rsidR="00B9274D">
        <w:t xml:space="preserve"> the loss function of the network would be:</w:t>
      </w:r>
    </w:p>
    <w:p w14:paraId="20295B76" w14:textId="0620EC21" w:rsidR="00B9274D" w:rsidRPr="00494ACD" w:rsidRDefault="000E7294" w:rsidP="00B9274D">
      <w:pPr>
        <w:rPr>
          <w:rFonts w:eastAsiaTheme="minorEastAsia"/>
          <w:sz w:val="22"/>
          <w:szCs w:val="22"/>
        </w:rPr>
      </w:pPr>
      <m:oMathPara>
        <m:oMath>
          <m:r>
            <w:rPr>
              <w:rFonts w:ascii="Cambria Math" w:eastAsiaTheme="minorEastAsia" w:hAnsi="Cambria Math"/>
              <w:sz w:val="22"/>
              <w:szCs w:val="22"/>
            </w:rPr>
            <m:t>GAN loss+Cycle loss+Identity loss+Temporal loss+Feature Preserving loss</m:t>
          </m:r>
        </m:oMath>
      </m:oMathPara>
    </w:p>
    <w:p w14:paraId="18B0E983" w14:textId="558D1D17" w:rsidR="00F03B2E" w:rsidRDefault="00F03B2E" w:rsidP="00F03B2E">
      <m:oMathPara>
        <m:oMath>
          <m:r>
            <w:rPr>
              <w:rFonts w:ascii="Cambria Math" w:hAnsi="Cambria Math"/>
              <w:sz w:val="22"/>
              <w:szCs w:val="22"/>
            </w:rPr>
            <m:t>L</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x</m:t>
                      </m:r>
                    </m:sub>
                  </m:sSub>
                  <m:r>
                    <w:rPr>
                      <w:rFonts w:ascii="Cambria Math" w:hAnsi="Cambria Math"/>
                      <w:sz w:val="22"/>
                      <w:szCs w:val="22"/>
                    </w:rPr>
                    <m:t>,D</m:t>
                  </m:r>
                </m:e>
                <m:sub>
                  <m:r>
                    <w:rPr>
                      <w:rFonts w:ascii="Cambria Math" w:hAnsi="Cambria Math"/>
                      <w:sz w:val="22"/>
                      <w:szCs w:val="22"/>
                    </w:rPr>
                    <m:t>y</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y</m:t>
                  </m:r>
                </m:sub>
              </m:sSub>
              <m:r>
                <w:rPr>
                  <w:rFonts w:ascii="Cambria Math" w:hAnsi="Cambria Math"/>
                  <w:sz w:val="22"/>
                  <w:szCs w:val="22"/>
                </w:rPr>
                <m:t>,X,Y</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Dx,Y,X</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αl</m:t>
              </m:r>
            </m:e>
            <m:sub>
              <m:r>
                <w:rPr>
                  <w:rFonts w:ascii="Cambria Math" w:hAnsi="Cambria Math"/>
                  <w:sz w:val="22"/>
                  <w:szCs w:val="22"/>
                </w:rPr>
                <m:t xml:space="preserve">cyc </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oMath>
      </m:oMathPara>
    </w:p>
    <w:p w14:paraId="10E1942D" w14:textId="03EB543A" w:rsidR="00B420DC" w:rsidRDefault="00D005A1" w:rsidP="00B420DC">
      <w:pPr>
        <w:rPr>
          <w:rFonts w:eastAsiaTheme="minorEastAsia"/>
          <w:sz w:val="22"/>
          <w:szCs w:val="22"/>
        </w:rPr>
      </w:pPr>
      <w:r w:rsidRPr="00B420DC">
        <w:rPr>
          <w:b/>
          <w:bCs/>
          <w:i/>
          <w:iCs/>
        </w:rPr>
        <w:t>Where</w:t>
      </w:r>
      <w:r>
        <w:t xml:space="preserve">: </w:t>
      </w:r>
      <m:oMath>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 xml:space="preserve">) are tempral warped frames generated from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oMath>
    </w:p>
    <w:p w14:paraId="46E14868" w14:textId="281990F6" w:rsidR="00B420DC" w:rsidRPr="00331657" w:rsidRDefault="00FB4B5D" w:rsidP="00B420DC">
      <w:pPr>
        <w:rPr>
          <w:rFonts w:eastAsiaTheme="minorEastAsia"/>
          <w:sz w:val="22"/>
          <w:szCs w:val="22"/>
        </w:rPr>
      </w:pPr>
      <w:r>
        <w:rPr>
          <w:rFonts w:eastAsiaTheme="minorEastAsia"/>
          <w:sz w:val="22"/>
          <w:szCs w:val="22"/>
        </w:rPr>
        <w:t xml:space="preserve">To improve visual quality </w:t>
      </w:r>
      <w:r w:rsidR="0074253E">
        <w:rPr>
          <w:rFonts w:eastAsiaTheme="minorEastAsia"/>
          <w:sz w:val="22"/>
          <w:szCs w:val="22"/>
        </w:rPr>
        <w:t>further</w:t>
      </w:r>
      <w:r w:rsidR="006C6DB8">
        <w:rPr>
          <w:rFonts w:eastAsiaTheme="minorEastAsia"/>
          <w:sz w:val="22"/>
          <w:szCs w:val="22"/>
        </w:rPr>
        <w:t>,</w:t>
      </w:r>
      <w:r w:rsidR="0092762E">
        <w:rPr>
          <w:rFonts w:eastAsiaTheme="minorEastAsia"/>
          <w:sz w:val="22"/>
          <w:szCs w:val="22"/>
        </w:rPr>
        <w:t xml:space="preserve"> </w:t>
      </w:r>
      <w:r w:rsidR="00600D18">
        <w:rPr>
          <w:rFonts w:eastAsiaTheme="minorEastAsia"/>
          <w:sz w:val="22"/>
          <w:szCs w:val="22"/>
        </w:rPr>
        <w:t xml:space="preserve">motivated by </w:t>
      </w:r>
      <w:r w:rsidR="00332F22">
        <w:rPr>
          <w:rFonts w:eastAsiaTheme="minorEastAsia"/>
          <w:sz w:val="22"/>
          <w:szCs w:val="22"/>
        </w:rPr>
        <w:fldChar w:fldCharType="begin" w:fldLock="1"/>
      </w:r>
      <w:r w:rsidR="00EB687F">
        <w:rPr>
          <w:rFonts w:eastAsiaTheme="minorEastAsia"/>
          <w:sz w:val="22"/>
          <w:szCs w:val="22"/>
        </w:rPr>
        <w:instrText>ADDIN CSL_CITATION {"citationItems":[{"id":"ITEM-1","itemData":{"DOI":"10.14288/1.0389697","author":[{"dropping-particle":"","family":"Zablotskaia","given":"Polina","non-dropping-particle":"","parse-names":false,"suffix":""}],"id":"ITEM-1","issued":{"date-parts":[["2020"]]},"publisher":"University of British Columbia","title":"Generative adversarial networks for pose-guided human video generation","type":"article-journal"},"uris":["http://www.mendeley.com/documents/?uuid=0c209ae9-12a5-31ff-8757-496df385e2a7"]}],"mendeley":{"formattedCitation":"[40]","plainTextFormattedCitation":"[40]","previouslyFormattedCitation":"[40]"},"properties":{"noteIndex":0},"schema":"https://github.com/citation-style-language/schema/raw/master/csl-citation.json"}</w:instrText>
      </w:r>
      <w:r w:rsidR="00332F22">
        <w:rPr>
          <w:rFonts w:eastAsiaTheme="minorEastAsia"/>
          <w:sz w:val="22"/>
          <w:szCs w:val="22"/>
        </w:rPr>
        <w:fldChar w:fldCharType="separate"/>
      </w:r>
      <w:r w:rsidR="00EB687F" w:rsidRPr="00EB687F">
        <w:rPr>
          <w:rFonts w:eastAsiaTheme="minorEastAsia"/>
          <w:noProof/>
          <w:sz w:val="22"/>
          <w:szCs w:val="22"/>
        </w:rPr>
        <w:t>[40]</w:t>
      </w:r>
      <w:r w:rsidR="00332F22">
        <w:rPr>
          <w:rFonts w:eastAsiaTheme="minorEastAsia"/>
          <w:sz w:val="22"/>
          <w:szCs w:val="22"/>
        </w:rPr>
        <w:fldChar w:fldCharType="end"/>
      </w:r>
      <w:r w:rsidR="00332F22">
        <w:rPr>
          <w:rFonts w:eastAsiaTheme="minorEastAsia"/>
          <w:sz w:val="22"/>
          <w:szCs w:val="22"/>
        </w:rPr>
        <w:t xml:space="preserve"> </w:t>
      </w:r>
      <w:r w:rsidR="0092762E">
        <w:rPr>
          <w:rFonts w:eastAsiaTheme="minorEastAsia"/>
          <w:sz w:val="22"/>
          <w:szCs w:val="22"/>
        </w:rPr>
        <w:t xml:space="preserve">we implement </w:t>
      </w:r>
      <w:r w:rsidR="006B3653">
        <w:rPr>
          <w:rFonts w:eastAsiaTheme="minorEastAsia"/>
          <w:sz w:val="22"/>
          <w:szCs w:val="22"/>
        </w:rPr>
        <w:t xml:space="preserve">discriminator </w:t>
      </w:r>
      <w:r w:rsidR="00332F22">
        <w:rPr>
          <w:rFonts w:eastAsiaTheme="minorEastAsia"/>
          <w:sz w:val="22"/>
          <w:szCs w:val="22"/>
        </w:rPr>
        <w:t xml:space="preserve">which </w:t>
      </w:r>
      <w:r w:rsidR="006C6DB8">
        <w:rPr>
          <w:rFonts w:eastAsiaTheme="minorEastAsia"/>
          <w:sz w:val="22"/>
          <w:szCs w:val="22"/>
        </w:rPr>
        <w:t>take</w:t>
      </w:r>
      <w:r w:rsidR="0092762E">
        <w:rPr>
          <w:rFonts w:eastAsiaTheme="minorEastAsia"/>
          <w:sz w:val="22"/>
          <w:szCs w:val="22"/>
        </w:rPr>
        <w:t>s</w:t>
      </w:r>
      <w:r w:rsidR="006C6DB8">
        <w:rPr>
          <w:rFonts w:eastAsiaTheme="minorEastAsia"/>
          <w:sz w:val="22"/>
          <w:szCs w:val="22"/>
        </w:rPr>
        <w:t xml:space="preserve"> cons</w:t>
      </w:r>
      <w:r w:rsidR="009911E3">
        <w:rPr>
          <w:rFonts w:eastAsiaTheme="minorEastAsia"/>
          <w:sz w:val="22"/>
          <w:szCs w:val="22"/>
        </w:rPr>
        <w:t>ecu</w:t>
      </w:r>
      <w:r w:rsidR="006C6DB8">
        <w:rPr>
          <w:rFonts w:eastAsiaTheme="minorEastAsia"/>
          <w:sz w:val="22"/>
          <w:szCs w:val="22"/>
        </w:rPr>
        <w:t xml:space="preserve">tive images </w:t>
      </w:r>
      <w:r w:rsidR="00C12D87">
        <w:rPr>
          <w:rFonts w:eastAsiaTheme="minorEastAsia"/>
          <w:sz w:val="22"/>
          <w:szCs w:val="22"/>
        </w:rPr>
        <w:t xml:space="preserve">to </w:t>
      </w:r>
      <w:r w:rsidR="00374870">
        <w:rPr>
          <w:rFonts w:eastAsiaTheme="minorEastAsia"/>
          <w:sz w:val="22"/>
          <w:szCs w:val="22"/>
        </w:rPr>
        <w:t>decide</w:t>
      </w:r>
      <w:r w:rsidR="00C12D87">
        <w:rPr>
          <w:rFonts w:eastAsiaTheme="minorEastAsia"/>
          <w:sz w:val="22"/>
          <w:szCs w:val="22"/>
        </w:rPr>
        <w:t xml:space="preserve"> its real or fake. T</w:t>
      </w:r>
      <w:r w:rsidR="00C12D87" w:rsidRPr="00332F22">
        <w:rPr>
          <w:rFonts w:eastAsiaTheme="minorEastAsia"/>
          <w:sz w:val="22"/>
          <w:szCs w:val="22"/>
        </w:rPr>
        <w:t>he architecture</w:t>
      </w:r>
      <w:r w:rsidR="00C12D87">
        <w:rPr>
          <w:rFonts w:eastAsiaTheme="minorEastAsia"/>
          <w:sz w:val="22"/>
          <w:szCs w:val="22"/>
        </w:rPr>
        <w:t xml:space="preserve"> </w:t>
      </w:r>
      <w:r w:rsidR="00C12D87" w:rsidRPr="00332F22">
        <w:rPr>
          <w:rFonts w:eastAsiaTheme="minorEastAsia"/>
          <w:sz w:val="22"/>
          <w:szCs w:val="22"/>
        </w:rPr>
        <w:t>and the output stay the same</w:t>
      </w:r>
      <w:r w:rsidR="00C12D87">
        <w:rPr>
          <w:rFonts w:eastAsiaTheme="minorEastAsia"/>
          <w:sz w:val="22"/>
          <w:szCs w:val="22"/>
        </w:rPr>
        <w:t xml:space="preserve"> with Patch GAN instead the differences are just the input and the number of channels</w:t>
      </w:r>
      <w:r w:rsidR="00374870">
        <w:rPr>
          <w:rFonts w:eastAsiaTheme="minorEastAsia"/>
          <w:sz w:val="22"/>
          <w:szCs w:val="22"/>
        </w:rPr>
        <w:t xml:space="preserve"> meaning </w:t>
      </w:r>
      <w:r w:rsidR="0092762E">
        <w:rPr>
          <w:rFonts w:eastAsiaTheme="minorEastAsia"/>
          <w:sz w:val="22"/>
          <w:szCs w:val="22"/>
        </w:rPr>
        <w:t xml:space="preserve">rather that </w:t>
      </w:r>
      <w:r w:rsidR="00374870" w:rsidRPr="00332F22">
        <w:rPr>
          <w:rFonts w:eastAsiaTheme="minorEastAsia"/>
          <w:sz w:val="22"/>
          <w:szCs w:val="22"/>
        </w:rPr>
        <w:t>of differentiating</w:t>
      </w:r>
      <w:r w:rsidR="00374870">
        <w:rPr>
          <w:rFonts w:eastAsiaTheme="minorEastAsia"/>
          <w:sz w:val="22"/>
          <w:szCs w:val="22"/>
        </w:rPr>
        <w:t xml:space="preserve"> </w:t>
      </w:r>
      <w:r w:rsidR="00374870" w:rsidRPr="00332F22">
        <w:rPr>
          <w:rFonts w:eastAsiaTheme="minorEastAsia"/>
          <w:sz w:val="22"/>
          <w:szCs w:val="22"/>
        </w:rPr>
        <w:t xml:space="preserve">between single frames, </w:t>
      </w:r>
      <w:r w:rsidR="00374870">
        <w:rPr>
          <w:rFonts w:eastAsiaTheme="minorEastAsia"/>
          <w:sz w:val="22"/>
          <w:szCs w:val="22"/>
        </w:rPr>
        <w:t xml:space="preserve">discriminator </w:t>
      </w:r>
      <w:r w:rsidR="00374870" w:rsidRPr="00332F22">
        <w:rPr>
          <w:rFonts w:eastAsiaTheme="minorEastAsia"/>
          <w:sz w:val="22"/>
          <w:szCs w:val="22"/>
        </w:rPr>
        <w:t xml:space="preserve">design it in a way that it observes </w:t>
      </w:r>
      <w:r w:rsidR="00374870">
        <w:rPr>
          <w:rFonts w:eastAsiaTheme="minorEastAsia"/>
          <w:sz w:val="22"/>
          <w:szCs w:val="22"/>
        </w:rPr>
        <w:t>two constitutive</w:t>
      </w:r>
      <w:r w:rsidR="00374870" w:rsidRPr="00332F22">
        <w:rPr>
          <w:rFonts w:eastAsiaTheme="minorEastAsia"/>
          <w:sz w:val="22"/>
          <w:szCs w:val="22"/>
        </w:rPr>
        <w:t xml:space="preserve"> of synthesized</w:t>
      </w:r>
      <w:r w:rsidR="00374870" w:rsidRPr="00374870">
        <w:rPr>
          <w:rFonts w:eastAsiaTheme="minorEastAsia"/>
          <w:sz w:val="22"/>
          <w:szCs w:val="22"/>
        </w:rPr>
        <w:t xml:space="preserve"> </w:t>
      </w:r>
      <w:r w:rsidR="00374870" w:rsidRPr="00332F22">
        <w:rPr>
          <w:rFonts w:eastAsiaTheme="minorEastAsia"/>
          <w:sz w:val="22"/>
          <w:szCs w:val="22"/>
        </w:rPr>
        <w:t xml:space="preserve">frames and </w:t>
      </w:r>
      <w:r w:rsidR="00374870" w:rsidRPr="00332F22">
        <w:rPr>
          <w:rFonts w:eastAsiaTheme="minorEastAsia"/>
          <w:sz w:val="22"/>
          <w:szCs w:val="22"/>
        </w:rPr>
        <w:lastRenderedPageBreak/>
        <w:t xml:space="preserve">relates them with </w:t>
      </w:r>
      <w:r w:rsidR="00374870">
        <w:rPr>
          <w:rFonts w:eastAsiaTheme="minorEastAsia"/>
          <w:sz w:val="22"/>
          <w:szCs w:val="22"/>
        </w:rPr>
        <w:t>two constitutive</w:t>
      </w:r>
      <w:r w:rsidR="00374870" w:rsidRPr="00332F22">
        <w:rPr>
          <w:rFonts w:eastAsiaTheme="minorEastAsia"/>
          <w:sz w:val="22"/>
          <w:szCs w:val="22"/>
        </w:rPr>
        <w:t xml:space="preserve"> of the real frames</w:t>
      </w:r>
      <w:r w:rsidR="00374870">
        <w:rPr>
          <w:rFonts w:eastAsiaTheme="minorEastAsia"/>
          <w:sz w:val="22"/>
          <w:szCs w:val="22"/>
        </w:rPr>
        <w:t xml:space="preserve"> which make it ideal since the </w:t>
      </w:r>
      <w:r w:rsidR="00374870" w:rsidRPr="00332F22">
        <w:rPr>
          <w:rFonts w:eastAsiaTheme="minorEastAsia"/>
          <w:sz w:val="22"/>
          <w:szCs w:val="22"/>
        </w:rPr>
        <w:t xml:space="preserve">discriminator takes into </w:t>
      </w:r>
      <w:r w:rsidR="00B13E90">
        <w:rPr>
          <w:noProof/>
        </w:rPr>
        <mc:AlternateContent>
          <mc:Choice Requires="wpg">
            <w:drawing>
              <wp:anchor distT="0" distB="0" distL="114300" distR="114300" simplePos="0" relativeHeight="251792384" behindDoc="0" locked="0" layoutInCell="1" allowOverlap="1" wp14:anchorId="7CB811FE" wp14:editId="14A9BC5C">
                <wp:simplePos x="0" y="0"/>
                <wp:positionH relativeFrom="column">
                  <wp:posOffset>574040</wp:posOffset>
                </wp:positionH>
                <wp:positionV relativeFrom="paragraph">
                  <wp:posOffset>541655</wp:posOffset>
                </wp:positionV>
                <wp:extent cx="5123815" cy="2625090"/>
                <wp:effectExtent l="0" t="0" r="635" b="3810"/>
                <wp:wrapTopAndBottom/>
                <wp:docPr id="55" name="Group 55"/>
                <wp:cNvGraphicFramePr/>
                <a:graphic xmlns:a="http://schemas.openxmlformats.org/drawingml/2006/main">
                  <a:graphicData uri="http://schemas.microsoft.com/office/word/2010/wordprocessingGroup">
                    <wpg:wgp>
                      <wpg:cNvGrpSpPr/>
                      <wpg:grpSpPr>
                        <a:xfrm>
                          <a:off x="0" y="0"/>
                          <a:ext cx="5123815" cy="2625090"/>
                          <a:chOff x="0" y="0"/>
                          <a:chExt cx="5124376" cy="2625090"/>
                        </a:xfrm>
                      </wpg:grpSpPr>
                      <wpg:grpSp>
                        <wpg:cNvPr id="54" name="Group 54"/>
                        <wpg:cNvGrpSpPr/>
                        <wpg:grpSpPr>
                          <a:xfrm>
                            <a:off x="0" y="0"/>
                            <a:ext cx="5124376" cy="2623820"/>
                            <a:chOff x="0" y="0"/>
                            <a:chExt cx="5124376" cy="2623820"/>
                          </a:xfrm>
                        </wpg:grpSpPr>
                        <wpg:grpSp>
                          <wpg:cNvPr id="53" name="Group 53"/>
                          <wpg:cNvGrpSpPr/>
                          <wpg:grpSpPr>
                            <a:xfrm>
                              <a:off x="0" y="0"/>
                              <a:ext cx="5124376" cy="2623820"/>
                              <a:chOff x="0" y="0"/>
                              <a:chExt cx="5124376" cy="2623820"/>
                            </a:xfrm>
                          </wpg:grpSpPr>
                          <pic:pic xmlns:pic="http://schemas.openxmlformats.org/drawingml/2006/picture">
                            <pic:nvPicPr>
                              <pic:cNvPr id="83" name="Picture 83"/>
                              <pic:cNvPicPr>
                                <a:picLocks noChangeAspect="1"/>
                              </pic:cNvPicPr>
                            </pic:nvPicPr>
                            <pic:blipFill rotWithShape="1">
                              <a:blip r:embed="rId38">
                                <a:extLst>
                                  <a:ext uri="{28A0092B-C50C-407E-A947-70E740481C1C}">
                                    <a14:useLocalDpi xmlns:a14="http://schemas.microsoft.com/office/drawing/2010/main" val="0"/>
                                  </a:ext>
                                </a:extLst>
                              </a:blip>
                              <a:srcRect l="8591" t="13953" r="6873" b="17493"/>
                              <a:stretch/>
                            </pic:blipFill>
                            <pic:spPr bwMode="auto">
                              <a:xfrm>
                                <a:off x="212651" y="0"/>
                                <a:ext cx="4911725" cy="2623820"/>
                              </a:xfrm>
                              <a:prstGeom prst="rect">
                                <a:avLst/>
                              </a:prstGeom>
                              <a:ln>
                                <a:noFill/>
                              </a:ln>
                              <a:extLst>
                                <a:ext uri="{53640926-AAD7-44D8-BBD7-CCE9431645EC}">
                                  <a14:shadowObscured xmlns:a14="http://schemas.microsoft.com/office/drawing/2010/main"/>
                                </a:ext>
                              </a:extLst>
                            </pic:spPr>
                          </pic:pic>
                          <wps:wsp>
                            <wps:cNvPr id="13" name="Text Box 2"/>
                            <wps:cNvSpPr txBox="1">
                              <a:spLocks noChangeArrowheads="1"/>
                            </wps:cNvSpPr>
                            <wps:spPr bwMode="auto">
                              <a:xfrm>
                                <a:off x="0" y="2030819"/>
                                <a:ext cx="395605" cy="3479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B4289E7" w14:textId="521D625F" w:rsidR="00C1186E" w:rsidRDefault="00C1186E"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3" name="Text Box 2"/>
                          <wps:cNvSpPr txBox="1">
                            <a:spLocks noChangeArrowheads="1"/>
                          </wps:cNvSpPr>
                          <wps:spPr bwMode="auto">
                            <a:xfrm>
                              <a:off x="1307804" y="95693"/>
                              <a:ext cx="318976"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118567" w14:textId="77777777" w:rsidR="00C1186E" w:rsidRDefault="00C1186E"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s:wsp>
                          <wps:cNvPr id="34" name="Text Box 2"/>
                          <wps:cNvSpPr txBox="1">
                            <a:spLocks noChangeArrowheads="1"/>
                          </wps:cNvSpPr>
                          <wps:spPr bwMode="auto">
                            <a:xfrm>
                              <a:off x="1297172" y="329609"/>
                              <a:ext cx="685800"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4DED61" w14:textId="410E8D39" w:rsidR="00C1186E" w:rsidRDefault="00C1186E"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2" name="Text Box 2"/>
                        <wps:cNvSpPr txBox="1">
                          <a:spLocks noChangeArrowheads="1"/>
                        </wps:cNvSpPr>
                        <wps:spPr bwMode="auto">
                          <a:xfrm>
                            <a:off x="233916" y="2286000"/>
                            <a:ext cx="474345" cy="3390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74D1CD" w14:textId="77777777" w:rsidR="00C1186E" w:rsidRDefault="00C1186E"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g:wgp>
                  </a:graphicData>
                </a:graphic>
              </wp:anchor>
            </w:drawing>
          </mc:Choice>
          <mc:Fallback>
            <w:pict>
              <v:group w14:anchorId="7CB811FE" id="Group 55" o:spid="_x0000_s1050" style="position:absolute;left:0;text-align:left;margin-left:45.2pt;margin-top:42.65pt;width:403.45pt;height:206.7pt;z-index:251792384" coordsize="51243,26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">
                <v:group id="Group 54" o:spid="_x0000_s1051"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3" o:spid="_x0000_s1052"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83" o:spid="_x0000_s1053" type="#_x0000_t75" style="position:absolute;left:2126;width:49117;height:26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">
                      <v:imagedata r:id="rId39" o:title="" croptop="9144f" cropbottom="11464f" cropleft="5630f" cropright="4504f"/>
                    </v:shape>
                    <v:shape id="Text Box 2" o:spid="_x0000_s1054" type="#_x0000_t202" style="position:absolute;top:20308;width:3956;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7B4289E7" w14:textId="521D625F" w:rsidR="00C1186E" w:rsidRDefault="00C1186E"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v:textbox>
                    </v:shape>
                  </v:group>
                  <v:shape id="Text Box 2" o:spid="_x0000_s1055" type="#_x0000_t202" style="position:absolute;left:13078;top:956;width:3189;height:3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D118567" w14:textId="77777777" w:rsidR="00C1186E" w:rsidRDefault="00C1186E"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v:textbox>
                  </v:shape>
                  <v:shape id="Text Box 2" o:spid="_x0000_s1056" type="#_x0000_t202" style="position:absolute;left:12971;top:3296;width:6858;height:3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104DED61" w14:textId="410E8D39" w:rsidR="00C1186E" w:rsidRDefault="00C1186E"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v:textbox>
                  </v:shape>
                </v:group>
                <v:shape id="Text Box 2" o:spid="_x0000_s1057" type="#_x0000_t202" style="position:absolute;left:2339;top:22860;width:4743;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1A74D1CD" w14:textId="77777777" w:rsidR="00C1186E" w:rsidRDefault="00C1186E"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v:textbox>
                </v:shape>
                <w10:wrap type="topAndBottom"/>
              </v:group>
            </w:pict>
          </mc:Fallback>
        </mc:AlternateContent>
      </w:r>
      <w:r w:rsidR="00E448CA">
        <w:rPr>
          <w:noProof/>
        </w:rPr>
        <mc:AlternateContent>
          <mc:Choice Requires="wps">
            <w:drawing>
              <wp:anchor distT="0" distB="0" distL="114300" distR="114300" simplePos="0" relativeHeight="251782144" behindDoc="0" locked="0" layoutInCell="1" allowOverlap="1" wp14:anchorId="243A1711" wp14:editId="2402DB59">
                <wp:simplePos x="0" y="0"/>
                <wp:positionH relativeFrom="margin">
                  <wp:posOffset>1840139</wp:posOffset>
                </wp:positionH>
                <wp:positionV relativeFrom="page">
                  <wp:posOffset>4066903</wp:posOffset>
                </wp:positionV>
                <wp:extent cx="3063240" cy="248920"/>
                <wp:effectExtent l="0" t="0" r="3810" b="0"/>
                <wp:wrapTopAndBottom/>
                <wp:docPr id="37" name="Text Box 37"/>
                <wp:cNvGraphicFramePr/>
                <a:graphic xmlns:a="http://schemas.openxmlformats.org/drawingml/2006/main">
                  <a:graphicData uri="http://schemas.microsoft.com/office/word/2010/wordprocessingShape">
                    <wps:wsp>
                      <wps:cNvSpPr txBox="1"/>
                      <wps:spPr>
                        <a:xfrm>
                          <a:off x="0" y="0"/>
                          <a:ext cx="3063240" cy="248920"/>
                        </a:xfrm>
                        <a:prstGeom prst="rect">
                          <a:avLst/>
                        </a:prstGeom>
                        <a:solidFill>
                          <a:prstClr val="white"/>
                        </a:solidFill>
                        <a:ln>
                          <a:noFill/>
                        </a:ln>
                      </wps:spPr>
                      <wps:txbx>
                        <w:txbxContent>
                          <w:p w14:paraId="61335A8B" w14:textId="37549A33" w:rsidR="00C1186E" w:rsidRPr="003E3129" w:rsidRDefault="00C1186E" w:rsidP="005F454D">
                            <w:pPr>
                              <w:pStyle w:val="Caption"/>
                              <w:jc w:val="center"/>
                              <w:rPr>
                                <w:noProof/>
                                <w:sz w:val="24"/>
                                <w:szCs w:val="24"/>
                              </w:rPr>
                            </w:pPr>
                            <w:bookmarkStart w:id="248" w:name="_Toc47219626"/>
                            <w:r w:rsidRPr="003E3129">
                              <w:t xml:space="preserve">Figure </w:t>
                            </w:r>
                            <w:fldSimple w:instr=" SEQ Figure \* ARABIC ">
                              <w:r>
                                <w:rPr>
                                  <w:noProof/>
                                </w:rPr>
                                <w:t>16</w:t>
                              </w:r>
                            </w:fldSimple>
                            <w:r w:rsidRPr="003E3129">
                              <w:t xml:space="preserve"> Discriminator Architecture</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A1711" id="Text Box 37" o:spid="_x0000_s1058" type="#_x0000_t202" style="position:absolute;left:0;text-align:left;margin-left:144.9pt;margin-top:320.25pt;width:241.2pt;height:19.6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" stroked="f">
                <v:textbox inset="0,0,0,0">
                  <w:txbxContent>
                    <w:p w14:paraId="61335A8B" w14:textId="37549A33" w:rsidR="00C1186E" w:rsidRPr="003E3129" w:rsidRDefault="00C1186E" w:rsidP="005F454D">
                      <w:pPr>
                        <w:pStyle w:val="Caption"/>
                        <w:jc w:val="center"/>
                        <w:rPr>
                          <w:noProof/>
                          <w:sz w:val="24"/>
                          <w:szCs w:val="24"/>
                        </w:rPr>
                      </w:pPr>
                      <w:bookmarkStart w:id="249" w:name="_Toc47219626"/>
                      <w:r w:rsidRPr="003E3129">
                        <w:t xml:space="preserve">Figure </w:t>
                      </w:r>
                      <w:fldSimple w:instr=" SEQ Figure \* ARABIC ">
                        <w:r>
                          <w:rPr>
                            <w:noProof/>
                          </w:rPr>
                          <w:t>16</w:t>
                        </w:r>
                      </w:fldSimple>
                      <w:r w:rsidRPr="003E3129">
                        <w:t xml:space="preserve"> Discriminator Architecture</w:t>
                      </w:r>
                      <w:bookmarkEnd w:id="249"/>
                    </w:p>
                  </w:txbxContent>
                </v:textbox>
                <w10:wrap type="topAndBottom" anchorx="margin" anchory="page"/>
              </v:shape>
            </w:pict>
          </mc:Fallback>
        </mc:AlternateContent>
      </w:r>
      <w:r w:rsidR="00374870" w:rsidRPr="00332F22">
        <w:rPr>
          <w:rFonts w:eastAsiaTheme="minorEastAsia"/>
          <w:sz w:val="22"/>
          <w:szCs w:val="22"/>
        </w:rPr>
        <w:t>account a temporal aspect of the video generation</w:t>
      </w:r>
      <w:r w:rsidR="00860B2B">
        <w:rPr>
          <w:rFonts w:eastAsiaTheme="minorEastAsia"/>
          <w:sz w:val="22"/>
          <w:szCs w:val="22"/>
        </w:rPr>
        <w:t xml:space="preserve"> </w:t>
      </w:r>
      <w:r w:rsidR="00374870" w:rsidRPr="00332F22">
        <w:rPr>
          <w:rFonts w:eastAsiaTheme="minorEastAsia"/>
          <w:sz w:val="22"/>
          <w:szCs w:val="22"/>
        </w:rPr>
        <w:t>problem</w:t>
      </w:r>
      <w:r w:rsidR="0092762E">
        <w:rPr>
          <w:rFonts w:eastAsiaTheme="minorEastAsia"/>
          <w:sz w:val="22"/>
          <w:szCs w:val="22"/>
        </w:rPr>
        <w:t>.</w:t>
      </w:r>
    </w:p>
    <w:p w14:paraId="6F7EC3F4" w14:textId="3E16116A" w:rsidR="00331657" w:rsidRDefault="0037752C" w:rsidP="00B420DC">
      <w:r>
        <w:rPr>
          <w:noProof/>
        </w:rPr>
        <mc:AlternateContent>
          <mc:Choice Requires="wps">
            <w:drawing>
              <wp:anchor distT="0" distB="0" distL="114300" distR="114300" simplePos="0" relativeHeight="251785216" behindDoc="0" locked="0" layoutInCell="1" allowOverlap="1" wp14:anchorId="2B145BC2" wp14:editId="6592C795">
                <wp:simplePos x="0" y="0"/>
                <wp:positionH relativeFrom="column">
                  <wp:posOffset>1981356</wp:posOffset>
                </wp:positionH>
                <wp:positionV relativeFrom="paragraph">
                  <wp:posOffset>5615305</wp:posOffset>
                </wp:positionV>
                <wp:extent cx="2422525" cy="296545"/>
                <wp:effectExtent l="0" t="0" r="0" b="8255"/>
                <wp:wrapTopAndBottom/>
                <wp:docPr id="39" name="Text Box 39"/>
                <wp:cNvGraphicFramePr/>
                <a:graphic xmlns:a="http://schemas.openxmlformats.org/drawingml/2006/main">
                  <a:graphicData uri="http://schemas.microsoft.com/office/word/2010/wordprocessingShape">
                    <wps:wsp>
                      <wps:cNvSpPr txBox="1"/>
                      <wps:spPr>
                        <a:xfrm>
                          <a:off x="0" y="0"/>
                          <a:ext cx="2422525" cy="296545"/>
                        </a:xfrm>
                        <a:prstGeom prst="rect">
                          <a:avLst/>
                        </a:prstGeom>
                        <a:solidFill>
                          <a:prstClr val="white"/>
                        </a:solidFill>
                        <a:ln>
                          <a:noFill/>
                        </a:ln>
                      </wps:spPr>
                      <wps:txbx>
                        <w:txbxContent>
                          <w:p w14:paraId="4D90790C" w14:textId="5691BC3D" w:rsidR="00C1186E" w:rsidRPr="00F62814" w:rsidRDefault="00C1186E" w:rsidP="000C0438">
                            <w:pPr>
                              <w:pStyle w:val="Caption"/>
                              <w:jc w:val="center"/>
                              <w:rPr>
                                <w:noProof/>
                                <w:sz w:val="24"/>
                                <w:szCs w:val="24"/>
                              </w:rPr>
                            </w:pPr>
                            <w:bookmarkStart w:id="250" w:name="_Toc47219627"/>
                            <w:r>
                              <w:t xml:space="preserve">Figure </w:t>
                            </w:r>
                            <w:fldSimple w:instr=" SEQ Figure \* ARABIC ">
                              <w:r>
                                <w:rPr>
                                  <w:noProof/>
                                </w:rPr>
                                <w:t>17</w:t>
                              </w:r>
                            </w:fldSimple>
                            <w:r>
                              <w:t xml:space="preserve"> Cycle-GAN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45BC2" id="Text Box 39" o:spid="_x0000_s1059" type="#_x0000_t202" style="position:absolute;left:0;text-align:left;margin-left:156pt;margin-top:442.15pt;width:190.75pt;height:23.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" stroked="f">
                <v:textbox inset="0,0,0,0">
                  <w:txbxContent>
                    <w:p w14:paraId="4D90790C" w14:textId="5691BC3D" w:rsidR="00C1186E" w:rsidRPr="00F62814" w:rsidRDefault="00C1186E" w:rsidP="000C0438">
                      <w:pPr>
                        <w:pStyle w:val="Caption"/>
                        <w:jc w:val="center"/>
                        <w:rPr>
                          <w:noProof/>
                          <w:sz w:val="24"/>
                          <w:szCs w:val="24"/>
                        </w:rPr>
                      </w:pPr>
                      <w:bookmarkStart w:id="251" w:name="_Toc47219627"/>
                      <w:r>
                        <w:t xml:space="preserve">Figure </w:t>
                      </w:r>
                      <w:fldSimple w:instr=" SEQ Figure \* ARABIC ">
                        <w:r>
                          <w:rPr>
                            <w:noProof/>
                          </w:rPr>
                          <w:t>17</w:t>
                        </w:r>
                      </w:fldSimple>
                      <w:r>
                        <w:t xml:space="preserve"> Cycle-GAN Architecture</w:t>
                      </w:r>
                      <w:bookmarkEnd w:id="251"/>
                    </w:p>
                  </w:txbxContent>
                </v:textbox>
                <w10:wrap type="topAndBottom"/>
              </v:shape>
            </w:pict>
          </mc:Fallback>
        </mc:AlternateContent>
      </w:r>
      <w:r w:rsidR="003E42A9">
        <w:rPr>
          <w:noProof/>
        </w:rPr>
        <w:drawing>
          <wp:anchor distT="0" distB="0" distL="114300" distR="114300" simplePos="0" relativeHeight="251783168" behindDoc="0" locked="0" layoutInCell="1" allowOverlap="1" wp14:anchorId="1C3A6B95" wp14:editId="4AFF9118">
            <wp:simplePos x="0" y="0"/>
            <wp:positionH relativeFrom="column">
              <wp:posOffset>58420</wp:posOffset>
            </wp:positionH>
            <wp:positionV relativeFrom="page">
              <wp:posOffset>4699190</wp:posOffset>
            </wp:positionV>
            <wp:extent cx="6138545" cy="232727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38545" cy="2327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4DA7">
        <w:t xml:space="preserve">Even the discriminator network has </w:t>
      </w:r>
      <w:r w:rsidR="003B2229">
        <w:t>minor</w:t>
      </w:r>
      <w:r w:rsidR="00374DA7">
        <w:t xml:space="preserve"> difference</w:t>
      </w:r>
      <w:r w:rsidR="00A33D77">
        <w:t>s</w:t>
      </w:r>
      <w:r w:rsidR="00374DA7">
        <w:t xml:space="preserve"> with cycle-GAN architecture the rest </w:t>
      </w:r>
      <w:r w:rsidR="00A33D77">
        <w:t>is</w:t>
      </w:r>
      <w:r w:rsidR="00374DA7">
        <w:t xml:space="preserve"> quite </w:t>
      </w:r>
      <w:r w:rsidR="00A33D77">
        <w:t xml:space="preserve">the </w:t>
      </w:r>
      <w:r w:rsidR="00374DA7">
        <w:t>same</w:t>
      </w:r>
      <w:r w:rsidR="003B2229">
        <w:t>.</w:t>
      </w:r>
      <w:r w:rsidR="00374DA7">
        <w:t xml:space="preserve"> </w:t>
      </w:r>
      <w:r w:rsidR="003B2229">
        <w:t xml:space="preserve">This thesis work whole architecture is </w:t>
      </w:r>
      <w:r w:rsidR="00374DA7">
        <w:t>shown in the figure below.</w:t>
      </w:r>
    </w:p>
    <w:p w14:paraId="0534C02C" w14:textId="0CABD215" w:rsidR="007861FF" w:rsidRDefault="00AE6FC3" w:rsidP="00B420DC">
      <w:r>
        <w:t>pseudo</w:t>
      </w:r>
      <w:r w:rsidR="00A8520B">
        <w:t xml:space="preserve"> code for training would look like</w:t>
      </w:r>
    </w:p>
    <w:p w14:paraId="230FAC34" w14:textId="77777777" w:rsidR="00A8520B" w:rsidRDefault="00A8520B" w:rsidP="00A8520B">
      <w:pPr>
        <w:pStyle w:val="NoSpacing"/>
      </w:pPr>
      <w:r>
        <w:t>while epoch</w:t>
      </w:r>
    </w:p>
    <w:p w14:paraId="2B4DFD97" w14:textId="77777777" w:rsidR="00A8520B" w:rsidRDefault="00A8520B" w:rsidP="00A8520B">
      <w:pPr>
        <w:pStyle w:val="NoSpacing"/>
      </w:pPr>
      <w:r>
        <w:tab/>
        <w:t>for each image in Dataset</w:t>
      </w:r>
    </w:p>
    <w:p w14:paraId="6A065442" w14:textId="4F38DE0E" w:rsidR="00A8520B" w:rsidRDefault="00A8520B" w:rsidP="00A8520B">
      <w:pPr>
        <w:pStyle w:val="NoSpacing"/>
      </w:pPr>
      <w:r>
        <w:tab/>
      </w:r>
      <w:r>
        <w:tab/>
        <w:t>A &lt;= read pair of images from domain A</w:t>
      </w:r>
    </w:p>
    <w:p w14:paraId="0FDB4FFB" w14:textId="4D00D202" w:rsidR="00A8520B" w:rsidRDefault="00A8520B" w:rsidP="00A8520B">
      <w:pPr>
        <w:pStyle w:val="NoSpacing"/>
      </w:pPr>
      <w:r>
        <w:lastRenderedPageBreak/>
        <w:tab/>
      </w:r>
      <w:r>
        <w:tab/>
        <w:t>B &lt;= read pair of images from domain B</w:t>
      </w:r>
    </w:p>
    <w:p w14:paraId="6B980827" w14:textId="37736D23" w:rsidR="00A8520B" w:rsidRDefault="00A8520B" w:rsidP="00A8520B">
      <w:pPr>
        <w:pStyle w:val="NoSpacing"/>
      </w:pPr>
      <w:r>
        <w:tab/>
      </w:r>
      <w:r>
        <w:tab/>
        <w:t xml:space="preserve">f &lt;= compute </w:t>
      </w:r>
      <w:proofErr w:type="spellStart"/>
      <w:r>
        <w:t>optical_flow</w:t>
      </w:r>
      <w:proofErr w:type="spellEnd"/>
      <w:r>
        <w:t xml:space="preserve"> A</w:t>
      </w:r>
      <w:r w:rsidR="00840804">
        <w:t xml:space="preserve"> and A</w:t>
      </w:r>
      <w:r w:rsidR="00840804" w:rsidRPr="00840804">
        <w:rPr>
          <w:vertAlign w:val="subscript"/>
        </w:rPr>
        <w:t>-1</w:t>
      </w:r>
    </w:p>
    <w:p w14:paraId="427DB44F" w14:textId="77777777" w:rsidR="00A8520B" w:rsidRDefault="00A8520B" w:rsidP="00A8520B">
      <w:pPr>
        <w:pStyle w:val="NoSpacing"/>
      </w:pPr>
      <w:r>
        <w:tab/>
      </w:r>
      <w:r>
        <w:tab/>
      </w:r>
    </w:p>
    <w:p w14:paraId="6B7B0327" w14:textId="77777777" w:rsidR="00A8520B" w:rsidRDefault="00A8520B" w:rsidP="00A8520B">
      <w:pPr>
        <w:pStyle w:val="NoSpacing"/>
      </w:pPr>
      <w:r>
        <w:tab/>
      </w:r>
      <w:r>
        <w:tab/>
        <w:t>A2B &lt;= warp A2B using f</w:t>
      </w:r>
    </w:p>
    <w:p w14:paraId="6934E1CE" w14:textId="77777777" w:rsidR="00A8520B" w:rsidRDefault="00A8520B" w:rsidP="00A8520B">
      <w:pPr>
        <w:pStyle w:val="NoSpacing"/>
      </w:pPr>
      <w:r>
        <w:tab/>
      </w:r>
      <w:r>
        <w:tab/>
        <w:t>A2B &lt;= Translate A to B Domain // GAN loss</w:t>
      </w:r>
    </w:p>
    <w:p w14:paraId="2CC798BE" w14:textId="77777777" w:rsidR="00A8520B" w:rsidRDefault="00A8520B" w:rsidP="00A8520B">
      <w:pPr>
        <w:pStyle w:val="NoSpacing"/>
      </w:pPr>
      <w:r>
        <w:tab/>
      </w:r>
      <w:r>
        <w:tab/>
        <w:t>B2A &lt;= Translate B to A Domain</w:t>
      </w:r>
    </w:p>
    <w:p w14:paraId="003B8300" w14:textId="633C86DA" w:rsidR="00A8520B" w:rsidRDefault="00A8520B" w:rsidP="00A8520B">
      <w:pPr>
        <w:pStyle w:val="NoSpacing"/>
      </w:pPr>
      <w:r>
        <w:tab/>
      </w:r>
      <w:r>
        <w:tab/>
        <w:t>A2A &lt;= Translate A to A Domain</w:t>
      </w:r>
    </w:p>
    <w:p w14:paraId="061D3F8A" w14:textId="77777777" w:rsidR="00A8520B" w:rsidRDefault="00A8520B" w:rsidP="00A8520B">
      <w:pPr>
        <w:pStyle w:val="NoSpacing"/>
      </w:pPr>
      <w:r>
        <w:tab/>
      </w:r>
      <w:r>
        <w:tab/>
        <w:t>B2B &lt;= Translate B to B Domain</w:t>
      </w:r>
    </w:p>
    <w:p w14:paraId="2B1B4EE0" w14:textId="77777777" w:rsidR="00A8520B" w:rsidRDefault="00A8520B" w:rsidP="00A8520B">
      <w:pPr>
        <w:pStyle w:val="NoSpacing"/>
      </w:pPr>
      <w:r>
        <w:tab/>
      </w:r>
      <w:r>
        <w:tab/>
        <w:t xml:space="preserve">A2B2A &lt;= Translate A2B to A Domain </w:t>
      </w:r>
    </w:p>
    <w:p w14:paraId="121E9F92" w14:textId="1E5BCB0A" w:rsidR="00A8520B" w:rsidRDefault="00A8520B" w:rsidP="00A8520B">
      <w:pPr>
        <w:pStyle w:val="NoSpacing"/>
      </w:pPr>
      <w:r>
        <w:tab/>
      </w:r>
      <w:r>
        <w:tab/>
        <w:t>B2A2B &lt;= Translate B2A to B Domain</w:t>
      </w:r>
      <w:r>
        <w:tab/>
      </w:r>
      <w:r>
        <w:tab/>
      </w:r>
    </w:p>
    <w:p w14:paraId="3BDC67A0" w14:textId="77777777" w:rsidR="00A8520B" w:rsidRDefault="00A8520B" w:rsidP="00A8520B">
      <w:pPr>
        <w:pStyle w:val="NoSpacing"/>
      </w:pPr>
      <w:r>
        <w:tab/>
      </w:r>
      <w:r>
        <w:tab/>
        <w:t>evaluate A2B and B2A are real or fake</w:t>
      </w:r>
    </w:p>
    <w:p w14:paraId="6C566D3F" w14:textId="4288FF85" w:rsidR="00A8520B" w:rsidRDefault="00A8520B" w:rsidP="00A8520B">
      <w:pPr>
        <w:pStyle w:val="NoSpacing"/>
      </w:pPr>
      <w:r>
        <w:tab/>
      </w:r>
      <w:r>
        <w:tab/>
        <w:t>compute loss between A2B2A and A //cycle loss</w:t>
      </w:r>
    </w:p>
    <w:p w14:paraId="3CBD6CC6" w14:textId="4B6FEA71" w:rsidR="00A8520B" w:rsidRDefault="00A8520B" w:rsidP="00A8520B">
      <w:pPr>
        <w:pStyle w:val="NoSpacing"/>
      </w:pPr>
      <w:r>
        <w:tab/>
      </w:r>
      <w:r>
        <w:tab/>
        <w:t>compute loss between B2A2B and B</w:t>
      </w:r>
    </w:p>
    <w:p w14:paraId="4A02BDDF" w14:textId="77777777" w:rsidR="00A8520B" w:rsidRDefault="00A8520B" w:rsidP="00A8520B">
      <w:pPr>
        <w:pStyle w:val="NoSpacing"/>
      </w:pPr>
      <w:r>
        <w:tab/>
      </w:r>
      <w:r>
        <w:tab/>
        <w:t>update loss</w:t>
      </w:r>
    </w:p>
    <w:p w14:paraId="2A08E7F2" w14:textId="663AFAF6" w:rsidR="00A8520B" w:rsidRDefault="00A8520B" w:rsidP="00A8520B">
      <w:pPr>
        <w:pStyle w:val="NoSpacing"/>
      </w:pPr>
      <w:r>
        <w:tab/>
        <w:t>epoch = epoch + 1</w:t>
      </w:r>
    </w:p>
    <w:p w14:paraId="15DDC602" w14:textId="77777777" w:rsidR="00A8520B" w:rsidRDefault="00A8520B" w:rsidP="00B420DC"/>
    <w:p w14:paraId="5117401E" w14:textId="53BD07B6" w:rsidR="00A8520B" w:rsidRPr="00B420DC" w:rsidRDefault="00A8520B" w:rsidP="00B420DC">
      <w:pPr>
        <w:sectPr w:rsidR="00A8520B" w:rsidRPr="00B420DC" w:rsidSect="00A52B7F">
          <w:pgSz w:w="12240" w:h="15840"/>
          <w:pgMar w:top="1440" w:right="1440" w:bottom="1440" w:left="1440" w:header="720" w:footer="720" w:gutter="0"/>
          <w:cols w:space="720"/>
          <w:docGrid w:linePitch="360"/>
        </w:sectPr>
      </w:pPr>
    </w:p>
    <w:p w14:paraId="3F2011BD" w14:textId="19A10B51" w:rsidR="007D2EF2" w:rsidRDefault="005F1CAF" w:rsidP="007D2EF2">
      <w:pPr>
        <w:jc w:val="center"/>
        <w:rPr>
          <w:sz w:val="22"/>
          <w:szCs w:val="22"/>
        </w:rPr>
      </w:pPr>
      <w:r>
        <w:rPr>
          <w:noProof/>
        </w:rPr>
        <w:lastRenderedPageBreak/>
        <mc:AlternateContent>
          <mc:Choice Requires="wps">
            <w:drawing>
              <wp:anchor distT="0" distB="0" distL="114300" distR="114300" simplePos="0" relativeHeight="251724800" behindDoc="0" locked="0" layoutInCell="1" allowOverlap="1" wp14:anchorId="2313E7E5" wp14:editId="496E2A1F">
                <wp:simplePos x="0" y="0"/>
                <wp:positionH relativeFrom="column">
                  <wp:posOffset>-252730</wp:posOffset>
                </wp:positionH>
                <wp:positionV relativeFrom="paragraph">
                  <wp:posOffset>0</wp:posOffset>
                </wp:positionV>
                <wp:extent cx="8860155" cy="236220"/>
                <wp:effectExtent l="0" t="0" r="0" b="0"/>
                <wp:wrapSquare wrapText="bothSides"/>
                <wp:docPr id="68" name="Text Box 68"/>
                <wp:cNvGraphicFramePr/>
                <a:graphic xmlns:a="http://schemas.openxmlformats.org/drawingml/2006/main">
                  <a:graphicData uri="http://schemas.microsoft.com/office/word/2010/wordprocessingShape">
                    <wps:wsp>
                      <wps:cNvSpPr txBox="1"/>
                      <wps:spPr>
                        <a:xfrm>
                          <a:off x="0" y="0"/>
                          <a:ext cx="8860155" cy="236220"/>
                        </a:xfrm>
                        <a:prstGeom prst="rect">
                          <a:avLst/>
                        </a:prstGeom>
                        <a:solidFill>
                          <a:prstClr val="white"/>
                        </a:solidFill>
                        <a:ln>
                          <a:noFill/>
                        </a:ln>
                      </wps:spPr>
                      <wps:txbx>
                        <w:txbxContent>
                          <w:p w14:paraId="00DDA7AB" w14:textId="4BF2E7C5" w:rsidR="00C1186E" w:rsidRPr="00F6686A" w:rsidRDefault="00C1186E" w:rsidP="005813D1">
                            <w:pPr>
                              <w:pStyle w:val="Caption"/>
                              <w:jc w:val="center"/>
                              <w:rPr>
                                <w:sz w:val="24"/>
                                <w:szCs w:val="24"/>
                              </w:rPr>
                            </w:pPr>
                            <w:r>
                              <w:t xml:space="preserve">Table </w:t>
                            </w:r>
                            <w:fldSimple w:instr=" SEQ Table \* ARABIC ">
                              <w:r>
                                <w:rPr>
                                  <w:noProof/>
                                </w:rPr>
                                <w:t>4</w:t>
                              </w:r>
                            </w:fldSimple>
                            <w:r>
                              <w:t xml:space="preserve"> Cycle 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13E7E5" id="Text Box 68" o:spid="_x0000_s1060" type="#_x0000_t202" style="position:absolute;left:0;text-align:left;margin-left:-19.9pt;margin-top:0;width:697.65pt;height:18.6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" stroked="f">
                <v:textbox inset="0,0,0,0">
                  <w:txbxContent>
                    <w:p w14:paraId="00DDA7AB" w14:textId="4BF2E7C5" w:rsidR="00C1186E" w:rsidRPr="00F6686A" w:rsidRDefault="00C1186E" w:rsidP="005813D1">
                      <w:pPr>
                        <w:pStyle w:val="Caption"/>
                        <w:jc w:val="center"/>
                        <w:rPr>
                          <w:sz w:val="24"/>
                          <w:szCs w:val="24"/>
                        </w:rPr>
                      </w:pPr>
                      <w:r>
                        <w:t xml:space="preserve">Table </w:t>
                      </w:r>
                      <w:fldSimple w:instr=" SEQ Table \* ARABIC ">
                        <w:r>
                          <w:rPr>
                            <w:noProof/>
                          </w:rPr>
                          <w:t>4</w:t>
                        </w:r>
                      </w:fldSimple>
                      <w:r>
                        <w:t xml:space="preserve"> Cycle GAN architecture</w:t>
                      </w:r>
                    </w:p>
                  </w:txbxContent>
                </v:textbox>
                <w10:wrap type="square"/>
              </v:shape>
            </w:pict>
          </mc:Fallback>
        </mc:AlternateContent>
      </w:r>
      <w:r w:rsidR="007D2EF2">
        <w:rPr>
          <w:noProof/>
        </w:rPr>
        <w:drawing>
          <wp:anchor distT="0" distB="0" distL="114300" distR="114300" simplePos="0" relativeHeight="251722752" behindDoc="0" locked="0" layoutInCell="1" allowOverlap="1" wp14:anchorId="4110DDF7" wp14:editId="2252D063">
            <wp:simplePos x="0" y="0"/>
            <wp:positionH relativeFrom="column">
              <wp:posOffset>0</wp:posOffset>
            </wp:positionH>
            <wp:positionV relativeFrom="page">
              <wp:posOffset>1297172</wp:posOffset>
            </wp:positionV>
            <wp:extent cx="8474075" cy="5592445"/>
            <wp:effectExtent l="0" t="0" r="3175" b="8255"/>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41">
                      <a:extLst>
                        <a:ext uri="{28A0092B-C50C-407E-A947-70E740481C1C}">
                          <a14:useLocalDpi xmlns:a14="http://schemas.microsoft.com/office/drawing/2010/main" val="0"/>
                        </a:ext>
                      </a:extLst>
                    </a:blip>
                    <a:srcRect r="3690"/>
                    <a:stretch>
                      <a:fillRect/>
                    </a:stretch>
                  </pic:blipFill>
                  <pic:spPr bwMode="auto">
                    <a:xfrm>
                      <a:off x="0" y="0"/>
                      <a:ext cx="8474075" cy="5592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03A1E8" w14:textId="204783D5" w:rsidR="007D2EF2" w:rsidRDefault="007D2EF2" w:rsidP="007D2EF2">
      <w:r>
        <w:rPr>
          <w:noProof/>
        </w:rPr>
        <w:lastRenderedPageBreak/>
        <w:drawing>
          <wp:anchor distT="0" distB="0" distL="114300" distR="114300" simplePos="0" relativeHeight="251720704" behindDoc="0" locked="0" layoutInCell="1" allowOverlap="1" wp14:anchorId="743711AA" wp14:editId="5E1139BC">
            <wp:simplePos x="0" y="0"/>
            <wp:positionH relativeFrom="column">
              <wp:posOffset>-138539</wp:posOffset>
            </wp:positionH>
            <wp:positionV relativeFrom="page">
              <wp:posOffset>914400</wp:posOffset>
            </wp:positionV>
            <wp:extent cx="8689340" cy="541655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689340" cy="5416550"/>
                    </a:xfrm>
                    <a:prstGeom prst="rect">
                      <a:avLst/>
                    </a:prstGeom>
                    <a:noFill/>
                  </pic:spPr>
                </pic:pic>
              </a:graphicData>
            </a:graphic>
            <wp14:sizeRelH relativeFrom="margin">
              <wp14:pctWidth>0</wp14:pctWidth>
            </wp14:sizeRelH>
            <wp14:sizeRelV relativeFrom="page">
              <wp14:pctHeight>0</wp14:pctHeight>
            </wp14:sizeRelV>
          </wp:anchor>
        </w:drawing>
      </w:r>
      <w:r>
        <w:br w:type="page"/>
      </w:r>
    </w:p>
    <w:p w14:paraId="215C7FE0" w14:textId="196D6635" w:rsidR="007D2EF2" w:rsidRDefault="005813D1" w:rsidP="007D2EF2">
      <w:r>
        <w:rPr>
          <w:noProof/>
        </w:rPr>
        <w:lastRenderedPageBreak/>
        <w:drawing>
          <wp:anchor distT="0" distB="0" distL="114300" distR="114300" simplePos="0" relativeHeight="251721728" behindDoc="0" locked="0" layoutInCell="1" allowOverlap="1" wp14:anchorId="7FAD93ED" wp14:editId="55E0BDFB">
            <wp:simplePos x="0" y="0"/>
            <wp:positionH relativeFrom="column">
              <wp:posOffset>-252730</wp:posOffset>
            </wp:positionH>
            <wp:positionV relativeFrom="page">
              <wp:posOffset>1371074</wp:posOffset>
            </wp:positionV>
            <wp:extent cx="8860155" cy="4474845"/>
            <wp:effectExtent l="0" t="0" r="0" b="1905"/>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860155" cy="4474845"/>
                    </a:xfrm>
                    <a:prstGeom prst="rect">
                      <a:avLst/>
                    </a:prstGeom>
                    <a:noFill/>
                  </pic:spPr>
                </pic:pic>
              </a:graphicData>
            </a:graphic>
            <wp14:sizeRelH relativeFrom="page">
              <wp14:pctWidth>0</wp14:pctWidth>
            </wp14:sizeRelH>
            <wp14:sizeRelV relativeFrom="page">
              <wp14:pctHeight>0</wp14:pctHeight>
            </wp14:sizeRelV>
          </wp:anchor>
        </w:drawing>
      </w:r>
    </w:p>
    <w:p w14:paraId="53586AD7" w14:textId="77777777" w:rsidR="004331CD" w:rsidRDefault="004331CD" w:rsidP="007D2EF2">
      <w:pPr>
        <w:spacing w:line="259" w:lineRule="auto"/>
        <w:jc w:val="left"/>
        <w:sectPr w:rsidR="004331CD" w:rsidSect="007D2EF2">
          <w:pgSz w:w="15840" w:h="12240" w:orient="landscape"/>
          <w:pgMar w:top="1440" w:right="1440" w:bottom="1440" w:left="1440" w:header="720" w:footer="720" w:gutter="0"/>
          <w:cols w:space="720"/>
          <w:docGrid w:linePitch="360"/>
        </w:sectPr>
      </w:pPr>
    </w:p>
    <w:p w14:paraId="07F83C6F" w14:textId="2E8A01B2" w:rsidR="003A5216" w:rsidRDefault="003A5216" w:rsidP="00E90D56">
      <w:pPr>
        <w:pStyle w:val="Heading2"/>
      </w:pPr>
      <w:bookmarkStart w:id="252" w:name="_Toc48646428"/>
      <w:r>
        <w:lastRenderedPageBreak/>
        <w:t xml:space="preserve">Working </w:t>
      </w:r>
      <w:r w:rsidR="008C7D83">
        <w:t>E</w:t>
      </w:r>
      <w:r>
        <w:t>nvironment.</w:t>
      </w:r>
      <w:bookmarkEnd w:id="252"/>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CA45EF" w:rsidRDefault="003A5216" w:rsidP="00850D5B">
      <w:pPr>
        <w:pStyle w:val="ListParagraph"/>
        <w:numPr>
          <w:ilvl w:val="0"/>
          <w:numId w:val="13"/>
        </w:numPr>
      </w:pPr>
      <w:r>
        <w:t>Laptop</w:t>
      </w:r>
      <w:r w:rsidRPr="00CA45EF">
        <w:t xml:space="preserve">: The </w:t>
      </w:r>
      <w:r>
        <w:t>Laptop</w:t>
      </w:r>
      <w:r w:rsidRPr="00CA45EF">
        <w:t xml:space="preserve"> computer is used for developing</w:t>
      </w:r>
      <w:r>
        <w:t xml:space="preserve"> </w:t>
      </w:r>
      <w:r w:rsidR="009D5AEE">
        <w:t xml:space="preserve">a </w:t>
      </w:r>
      <w:r w:rsidR="000117CF">
        <w:t xml:space="preserve">Network </w:t>
      </w:r>
      <w:r w:rsidR="00DF1D08">
        <w:t>Architecture</w:t>
      </w:r>
      <w:r>
        <w:t>.</w:t>
      </w:r>
    </w:p>
    <w:p w14:paraId="773941C2" w14:textId="5F814557" w:rsidR="003A5216" w:rsidRPr="00921842" w:rsidRDefault="003A5216" w:rsidP="00850D5B">
      <w:pPr>
        <w:pStyle w:val="ListParagraph"/>
        <w:numPr>
          <w:ilvl w:val="1"/>
          <w:numId w:val="13"/>
        </w:numPr>
      </w:pPr>
      <w:r w:rsidRPr="00921842">
        <w:t xml:space="preserve">Operating system: </w:t>
      </w:r>
      <w:r w:rsidR="009C2532" w:rsidRPr="00921842">
        <w:t>Windows</w:t>
      </w:r>
      <w:r w:rsidRPr="00921842">
        <w:t xml:space="preserve"> 1</w:t>
      </w:r>
      <w:r w:rsidR="009C2532" w:rsidRPr="00921842">
        <w:t>0</w:t>
      </w:r>
    </w:p>
    <w:p w14:paraId="6A9C9B99" w14:textId="071A576E" w:rsidR="003A5216" w:rsidRPr="00921842" w:rsidRDefault="003A5216" w:rsidP="00850D5B">
      <w:pPr>
        <w:pStyle w:val="ListParagraph"/>
        <w:numPr>
          <w:ilvl w:val="1"/>
          <w:numId w:val="13"/>
        </w:numPr>
      </w:pPr>
      <w:r w:rsidRPr="00921842">
        <w:t>Processor: Intel ® Core™ i</w:t>
      </w:r>
      <w:r w:rsidR="00A01A5C" w:rsidRPr="00921842">
        <w:t>7</w:t>
      </w:r>
      <w:r w:rsidRPr="00921842">
        <w:t>-</w:t>
      </w:r>
      <w:r w:rsidR="00A01A5C" w:rsidRPr="00921842">
        <w:t>2300QM</w:t>
      </w:r>
      <w:r w:rsidRPr="00921842">
        <w:t xml:space="preserve"> CPU @ </w:t>
      </w:r>
      <w:r w:rsidR="00A01A5C" w:rsidRPr="00921842">
        <w:t>2</w:t>
      </w:r>
      <w:r w:rsidRPr="00921842">
        <w:t>.</w:t>
      </w:r>
      <w:r w:rsidR="00A01A5C" w:rsidRPr="00921842">
        <w:t>0</w:t>
      </w:r>
      <w:r w:rsidRPr="00921842">
        <w:t xml:space="preserve">0GHz </w:t>
      </w:r>
    </w:p>
    <w:p w14:paraId="150A1A9F" w14:textId="2A349031" w:rsidR="003A5216" w:rsidRPr="00921842" w:rsidRDefault="003A5216" w:rsidP="00850D5B">
      <w:pPr>
        <w:pStyle w:val="ListParagraph"/>
        <w:numPr>
          <w:ilvl w:val="1"/>
          <w:numId w:val="13"/>
        </w:numPr>
      </w:pPr>
      <w:r w:rsidRPr="00921842">
        <w:t>Graphics: Intel ® Graphics 3</w:t>
      </w:r>
      <w:r w:rsidR="00A01A5C" w:rsidRPr="00921842">
        <w:t>00</w:t>
      </w:r>
      <w:r w:rsidRPr="00921842">
        <w:t xml:space="preserve">0 </w:t>
      </w:r>
    </w:p>
    <w:p w14:paraId="3FABF7AA" w14:textId="598A6FFF" w:rsidR="003A5216" w:rsidRPr="00921842" w:rsidRDefault="005151C6" w:rsidP="00850D5B">
      <w:pPr>
        <w:pStyle w:val="ListParagraph"/>
        <w:numPr>
          <w:ilvl w:val="1"/>
          <w:numId w:val="13"/>
        </w:numPr>
      </w:pPr>
      <w:r>
        <w:t xml:space="preserve">Primary </w:t>
      </w:r>
      <w:r w:rsidR="00E009C9">
        <w:t>M</w:t>
      </w:r>
      <w:r w:rsidR="003A5216" w:rsidRPr="00921842">
        <w:t xml:space="preserve">emory (RAM): </w:t>
      </w:r>
      <w:r w:rsidR="00A01A5C" w:rsidRPr="00921842">
        <w:t>8</w:t>
      </w:r>
      <w:r w:rsidR="003A5216" w:rsidRPr="00921842">
        <w:t>.00 GB</w:t>
      </w:r>
    </w:p>
    <w:p w14:paraId="43490D8C" w14:textId="2C6D0E5F" w:rsidR="003A5216" w:rsidRPr="00921842" w:rsidRDefault="003A5216" w:rsidP="00850D5B">
      <w:pPr>
        <w:pStyle w:val="ListParagraph"/>
        <w:numPr>
          <w:ilvl w:val="1"/>
          <w:numId w:val="13"/>
        </w:numPr>
      </w:pPr>
      <w:r w:rsidRPr="00921842">
        <w:t>System Type: 64-bit Operating System, x64-based Processor</w:t>
      </w:r>
    </w:p>
    <w:p w14:paraId="1B74EF41" w14:textId="6C82D705" w:rsidR="00884CD8" w:rsidRPr="00CA45EF" w:rsidRDefault="00884CD8" w:rsidP="00884CD8">
      <w:pPr>
        <w:pStyle w:val="ListParagraph"/>
        <w:numPr>
          <w:ilvl w:val="0"/>
          <w:numId w:val="13"/>
        </w:numPr>
      </w:pPr>
      <w:r w:rsidRPr="00CA45EF">
        <w:t xml:space="preserve">Desktop: The desktop computer is used for developing </w:t>
      </w:r>
      <w:r w:rsidR="00A33D77">
        <w:t xml:space="preserve">a </w:t>
      </w:r>
      <w:r>
        <w:t xml:space="preserve">video </w:t>
      </w:r>
      <w:r w:rsidR="00A33D77">
        <w:t>for</w:t>
      </w:r>
      <w:r>
        <w:t xml:space="preserve"> video translation.</w:t>
      </w:r>
    </w:p>
    <w:p w14:paraId="700B473C" w14:textId="7E078633" w:rsidR="00884CD8" w:rsidRPr="001F4145" w:rsidRDefault="00884CD8" w:rsidP="00884CD8">
      <w:pPr>
        <w:pStyle w:val="ListParagraph"/>
        <w:numPr>
          <w:ilvl w:val="1"/>
          <w:numId w:val="13"/>
        </w:numPr>
      </w:pPr>
      <w:r w:rsidRPr="001F4145">
        <w:t xml:space="preserve">Operating system: </w:t>
      </w:r>
      <w:r w:rsidR="001F4145" w:rsidRPr="001F4145">
        <w:t>windows</w:t>
      </w:r>
      <w:r w:rsidRPr="001F4145">
        <w:t xml:space="preserve"> 1</w:t>
      </w:r>
      <w:r w:rsidR="001F4145" w:rsidRPr="001F4145">
        <w:t>0</w:t>
      </w:r>
    </w:p>
    <w:p w14:paraId="7BB8B298" w14:textId="45680859" w:rsidR="00884CD8" w:rsidRPr="001F4145" w:rsidRDefault="00884CD8" w:rsidP="00884CD8">
      <w:pPr>
        <w:pStyle w:val="ListParagraph"/>
        <w:numPr>
          <w:ilvl w:val="1"/>
          <w:numId w:val="13"/>
        </w:numPr>
      </w:pPr>
      <w:r w:rsidRPr="001F4145">
        <w:t>Processor: Intel ® Core™ i5-</w:t>
      </w:r>
      <w:r w:rsidR="001F4145" w:rsidRPr="001F4145">
        <w:t>45</w:t>
      </w:r>
      <w:r w:rsidR="00E009C9">
        <w:t>8</w:t>
      </w:r>
      <w:r w:rsidR="001F4145" w:rsidRPr="001F4145">
        <w:t>0</w:t>
      </w:r>
      <w:r w:rsidRPr="001F4145">
        <w:t xml:space="preserve"> CPU @ 3.</w:t>
      </w:r>
      <w:r w:rsidR="00E009C9">
        <w:t>29</w:t>
      </w:r>
      <w:r w:rsidRPr="001F4145">
        <w:t>GHz x 4</w:t>
      </w:r>
    </w:p>
    <w:p w14:paraId="77A85D56" w14:textId="18535C25" w:rsidR="00884CD8" w:rsidRPr="001F4145" w:rsidRDefault="00884CD8" w:rsidP="00884CD8">
      <w:pPr>
        <w:pStyle w:val="ListParagraph"/>
        <w:numPr>
          <w:ilvl w:val="1"/>
          <w:numId w:val="13"/>
        </w:numPr>
      </w:pPr>
      <w:r w:rsidRPr="001F4145">
        <w:t xml:space="preserve">Graphics: Intel ® HD Graphics </w:t>
      </w:r>
      <w:r w:rsidR="005D1347">
        <w:t>4600</w:t>
      </w:r>
    </w:p>
    <w:p w14:paraId="3F5D6C56" w14:textId="16294FD6" w:rsidR="001F4145" w:rsidRPr="001F4145" w:rsidRDefault="001F4145" w:rsidP="00884CD8">
      <w:pPr>
        <w:pStyle w:val="ListParagraph"/>
        <w:numPr>
          <w:ilvl w:val="1"/>
          <w:numId w:val="13"/>
        </w:numPr>
      </w:pPr>
      <w:r w:rsidRPr="001F4145">
        <w:t xml:space="preserve">GPU: </w:t>
      </w:r>
      <w:r w:rsidR="008E716E">
        <w:t xml:space="preserve">GeForce </w:t>
      </w:r>
      <w:r w:rsidRPr="001F4145">
        <w:t>RTX 2070</w:t>
      </w:r>
      <w:r w:rsidR="008E716E">
        <w:t xml:space="preserve"> Super 6 GB RAM</w:t>
      </w:r>
      <w:r w:rsidR="00C7628E">
        <w:t xml:space="preserve"> </w:t>
      </w:r>
    </w:p>
    <w:p w14:paraId="1111B0A5" w14:textId="35A7AFA1" w:rsidR="00884CD8" w:rsidRPr="001F4145" w:rsidRDefault="005151C6" w:rsidP="00884CD8">
      <w:pPr>
        <w:pStyle w:val="ListParagraph"/>
        <w:numPr>
          <w:ilvl w:val="1"/>
          <w:numId w:val="13"/>
        </w:numPr>
      </w:pPr>
      <w:r>
        <w:t xml:space="preserve">Primary </w:t>
      </w:r>
      <w:r w:rsidR="00E009C9">
        <w:t>M</w:t>
      </w:r>
      <w:r w:rsidR="00884CD8" w:rsidRPr="001F4145">
        <w:t xml:space="preserve">emory (RAM): </w:t>
      </w:r>
      <w:r w:rsidR="001F4145" w:rsidRPr="001F4145">
        <w:t>14</w:t>
      </w:r>
      <w:r w:rsidR="00884CD8" w:rsidRPr="001F4145">
        <w:t xml:space="preserve">.00 GB </w:t>
      </w:r>
    </w:p>
    <w:p w14:paraId="565E08A7" w14:textId="38AF3967" w:rsidR="00425746" w:rsidRDefault="00884CD8" w:rsidP="00547C7F">
      <w:pPr>
        <w:pStyle w:val="ListParagraph"/>
        <w:numPr>
          <w:ilvl w:val="1"/>
          <w:numId w:val="13"/>
        </w:numPr>
      </w:pPr>
      <w:r w:rsidRPr="001F4145">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53" w:name="_Toc48646429"/>
      <w:r>
        <w:t>Set upping the environments</w:t>
      </w:r>
      <w:bookmarkEnd w:id="253"/>
      <w:r>
        <w:t xml:space="preserve"> </w:t>
      </w:r>
    </w:p>
    <w:p w14:paraId="52DB7850" w14:textId="77777777" w:rsidR="00425746" w:rsidRDefault="00425746" w:rsidP="00425746">
      <w:r>
        <w:t>Various applications and IDEs are used for this work.</w:t>
      </w:r>
    </w:p>
    <w:p w14:paraId="299BF73B" w14:textId="727FDF36" w:rsidR="00425746" w:rsidRDefault="00425746" w:rsidP="00425746">
      <w:pPr>
        <w:pStyle w:val="ListParagraph"/>
        <w:numPr>
          <w:ilvl w:val="1"/>
          <w:numId w:val="13"/>
        </w:numPr>
      </w:pPr>
      <w:r>
        <w:t xml:space="preserve">Anaconda: in an application used to install the </w:t>
      </w:r>
      <w:r w:rsidR="006E128E">
        <w:t>up-to-date</w:t>
      </w:r>
      <w:r>
        <w:t xml:space="preserve"> version of python with its different module and IDEs, for implementing </w:t>
      </w:r>
      <w:r w:rsidR="00A33D77">
        <w:t xml:space="preserve">the </w:t>
      </w:r>
      <w:r>
        <w:t xml:space="preserve">proposed solution an anaconda application version 1.9.7 with 64-bit support used. </w:t>
      </w:r>
    </w:p>
    <w:p w14:paraId="603ABBF7" w14:textId="420F3E9F" w:rsidR="00425746" w:rsidRDefault="00425746" w:rsidP="00425746">
      <w:pPr>
        <w:pStyle w:val="ListParagraph"/>
        <w:numPr>
          <w:ilvl w:val="1"/>
          <w:numId w:val="13"/>
        </w:numPr>
      </w:pPr>
      <w:proofErr w:type="spellStart"/>
      <w:r>
        <w:t>Jupyter</w:t>
      </w:r>
      <w:proofErr w:type="spellEnd"/>
      <w:r>
        <w:t xml:space="preserve"> Notebook: is </w:t>
      </w:r>
      <w:r w:rsidR="003A1774">
        <w:t xml:space="preserve">the most popular and handy </w:t>
      </w:r>
      <w:r>
        <w:t xml:space="preserve">IDE </w:t>
      </w:r>
      <w:r w:rsidR="003A1774">
        <w:t>among AI and deep learning researchers</w:t>
      </w:r>
      <w:r>
        <w:t xml:space="preserve"> to </w:t>
      </w:r>
      <w:r w:rsidR="003A1774">
        <w:t>work with</w:t>
      </w:r>
      <w:r>
        <w:t xml:space="preserve"> </w:t>
      </w:r>
      <w:r w:rsidR="00DF1D08">
        <w:t>python</w:t>
      </w:r>
      <w:r w:rsidR="003A1774">
        <w:t xml:space="preserve">. </w:t>
      </w:r>
      <w:r>
        <w:t>T</w:t>
      </w:r>
      <w:r w:rsidR="003A1774">
        <w:t>his thesis work use</w:t>
      </w:r>
      <w:r w:rsidR="00A33D77">
        <w:t>s</w:t>
      </w:r>
      <w:r>
        <w:t xml:space="preserve"> Jupiter note-book 6.0.0.</w:t>
      </w:r>
    </w:p>
    <w:p w14:paraId="1F4AAF9E" w14:textId="77777777" w:rsidR="00CF4F66" w:rsidRDefault="00CF4F66" w:rsidP="00CF4F66">
      <w:pPr>
        <w:pStyle w:val="Heading2"/>
      </w:pPr>
      <w:bookmarkStart w:id="254" w:name="_Toc48646430"/>
      <w:proofErr w:type="spellStart"/>
      <w:r>
        <w:lastRenderedPageBreak/>
        <w:t>CycleGAN</w:t>
      </w:r>
      <w:proofErr w:type="spellEnd"/>
      <w:r>
        <w:t xml:space="preserve"> specification</w:t>
      </w:r>
      <w:bookmarkEnd w:id="254"/>
      <w:r>
        <w:t xml:space="preserve"> </w:t>
      </w:r>
    </w:p>
    <w:p w14:paraId="0F4006FC" w14:textId="77777777" w:rsidR="00CF4F66" w:rsidRDefault="00CF4F66" w:rsidP="00CF4F66">
      <w:pPr>
        <w:shd w:val="clear" w:color="auto" w:fill="FFFFFF" w:themeFill="background1"/>
      </w:pPr>
      <w:proofErr w:type="spellStart"/>
      <w:r>
        <w:t>CycleGAN</w:t>
      </w:r>
      <w:proofErr w:type="spellEnd"/>
      <w:r w:rsidRPr="00540C45">
        <w:rPr>
          <w:rStyle w:val="FootnoteReference"/>
        </w:rPr>
        <w:footnoteReference w:id="7"/>
      </w:r>
      <w:r w:rsidRPr="00084822">
        <w:t xml:space="preserve"> implemented through</w:t>
      </w:r>
      <w:r>
        <w:t xml:space="preserve"> TensorFlow </w:t>
      </w:r>
      <w:proofErr w:type="spellStart"/>
      <w:r>
        <w:t>Keras</w:t>
      </w:r>
      <w:proofErr w:type="spellEnd"/>
      <w:r w:rsidRPr="00084822">
        <w:t>, w</w:t>
      </w:r>
      <w:r>
        <w:t>as</w:t>
      </w:r>
      <w:r w:rsidRPr="00084822">
        <w:t xml:space="preserve"> used during the experimentation, </w:t>
      </w:r>
      <w:r>
        <w:t xml:space="preserve">there are two different implementations available </w:t>
      </w:r>
      <w:r w:rsidRPr="00084822">
        <w:t xml:space="preserve">ﬁrst was a </w:t>
      </w:r>
      <w:proofErr w:type="spellStart"/>
      <w:r w:rsidRPr="000D347B">
        <w:rPr>
          <w:highlight w:val="yellow"/>
        </w:rPr>
        <w:t>CycleGAN</w:t>
      </w:r>
      <w:proofErr w:type="spellEnd"/>
      <w:r w:rsidRPr="000D347B">
        <w:rPr>
          <w:highlight w:val="yellow"/>
        </w:rPr>
        <w:t xml:space="preserve"> </w:t>
      </w:r>
      <w:r w:rsidRPr="000D347B">
        <w:rPr>
          <w:highlight w:val="yellow"/>
          <w:shd w:val="clear" w:color="auto" w:fill="C45911" w:themeFill="accent2" w:themeFillShade="BF"/>
        </w:rPr>
        <w:t>used on 9 residual blocks</w:t>
      </w:r>
      <w:r>
        <w:rPr>
          <w:highlight w:val="yellow"/>
          <w:shd w:val="clear" w:color="auto" w:fill="C45911" w:themeFill="accent2" w:themeFillShade="BF"/>
        </w:rPr>
        <w:t xml:space="preserve"> which used in this work</w:t>
      </w:r>
      <w:r w:rsidRPr="000D347B">
        <w:rPr>
          <w:highlight w:val="yellow"/>
          <w:shd w:val="clear" w:color="auto" w:fill="C45911" w:themeFill="accent2" w:themeFillShade="BF"/>
        </w:rPr>
        <w:t>, second, consist 6 residual blocks</w:t>
      </w:r>
      <w:r w:rsidRPr="00084822">
        <w:t xml:space="preserve">. </w:t>
      </w:r>
      <w:r>
        <w:t xml:space="preserve">Those two networks differ on the number of residual blocks in their architecture. </w:t>
      </w:r>
    </w:p>
    <w:p w14:paraId="2658A912" w14:textId="77777777"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the activation was on all layers except the last layers output layer in the same manner Instance normalization was used in every layer beside the last one. For further detail check </w:t>
      </w:r>
      <w:r w:rsidRPr="00A946F7">
        <w:rPr>
          <w:color w:val="FF0000"/>
        </w:rPr>
        <w:t>table 4.3.1</w:t>
      </w:r>
      <w:r>
        <w:rPr>
          <w:color w:val="FF0000"/>
        </w:rPr>
        <w:t xml:space="preserve">. </w:t>
      </w:r>
    </w:p>
    <w:p w14:paraId="325AE1DE" w14:textId="77777777"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 </w:t>
      </w:r>
      <w:r w:rsidRPr="00C83B96">
        <w:rPr>
          <w:highlight w:val="yellow"/>
        </w:rPr>
        <w:t>see table 4.4.3 for more detail.</w:t>
      </w:r>
    </w:p>
    <w:p w14:paraId="6397E2AE" w14:textId="1A127249"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 set to 0.5 and the learning set to 0.0002</m:t>
        </m:r>
      </m:oMath>
      <w:r>
        <w:t>. Additionally, the loss functions were,</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56" w:name="_Toc48646431"/>
      <w:r>
        <w:lastRenderedPageBreak/>
        <w:t>Implement cycle GAN</w:t>
      </w:r>
      <w:bookmarkEnd w:id="256"/>
    </w:p>
    <w:p w14:paraId="39C604E5" w14:textId="21CE9B49"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B74425">
        <w:t>additional</w:t>
      </w:r>
      <w:r>
        <w:t xml:space="preserve"> two </w:t>
      </w:r>
      <w:r w:rsidR="00B21987">
        <w:t>architectural</w:t>
      </w:r>
      <w:r w:rsidR="00B74425">
        <w:t xml:space="preserve"> </w:t>
      </w:r>
      <w:r>
        <w:t>models, Discriminator A, and Discriminator B</w:t>
      </w:r>
      <w:r w:rsidR="00891B48">
        <w:t>.</w:t>
      </w:r>
    </w:p>
    <w:p w14:paraId="23043EE4" w14:textId="05C088F7" w:rsidR="006819C2" w:rsidRDefault="006819C2" w:rsidP="006819C2">
      <w:r>
        <w:t>The generator network is an encoder</w:t>
      </w:r>
      <w:r w:rsidR="00FD69D2">
        <w:t>-decoder</w:t>
      </w:r>
      <w:r>
        <w:t xml:space="preserve"> </w:t>
      </w:r>
      <w:r w:rsidR="00B74425">
        <w:t>category</w:t>
      </w:r>
      <w:r>
        <w:t xml:space="preserve"> of network. It takes an image as an input and outputs another image. It has two parts: an encoder and a decoder.</w:t>
      </w:r>
    </w:p>
    <w:p w14:paraId="12E3F6D3" w14:textId="46A50149" w:rsidR="00086DF4" w:rsidRDefault="00086DF4" w:rsidP="00086DF4">
      <w:pPr>
        <w:pStyle w:val="NoSpacing"/>
      </w:pPr>
      <w:r>
        <w:t xml:space="preserve">G_A2B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D49D457" w14:textId="4BB6F789"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332F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 xml:space="preserve">D_A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52CFD3A6" w14:textId="6CDFB8B4" w:rsidR="0049282A" w:rsidRDefault="0049282A" w:rsidP="0049282A">
      <w:pPr>
        <w:pStyle w:val="NoSpacing"/>
      </w:pPr>
      <w:r>
        <w:t xml:space="preserve">D_B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2F6CE466" w14:textId="553BA1F8"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2</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proofErr w:type="gramStart"/>
      <w:r>
        <w:t>self.combined</w:t>
      </w:r>
      <w:proofErr w:type="spellEnd"/>
      <w:proofErr w:type="gram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proofErr w:type="gramStart"/>
      <w:r>
        <w:t>tf.losses</w:t>
      </w:r>
      <w:proofErr w:type="gramEnd"/>
      <w:r>
        <w:t>.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proofErr w:type="gramStart"/>
      <w:r>
        <w:t>tf.losses</w:t>
      </w:r>
      <w:proofErr w:type="gramEnd"/>
      <w:r>
        <w:t>.MeanAbsoluteError</w:t>
      </w:r>
      <w:proofErr w:type="spellEnd"/>
      <w:r>
        <w:t>()</w:t>
      </w:r>
    </w:p>
    <w:p w14:paraId="6839DAE2" w14:textId="55A62B93" w:rsidR="004F4B54"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62E2930C" w14:textId="77777777" w:rsidR="00A430AE" w:rsidRDefault="00A430AE" w:rsidP="004F4B54">
      <w:pPr>
        <w:pStyle w:val="NoSpacing"/>
      </w:pPr>
    </w:p>
    <w:p w14:paraId="125DFDAD" w14:textId="29301BBC" w:rsidR="001B44B1" w:rsidRDefault="00A430AE" w:rsidP="00A430AE">
      <w:pPr>
        <w:pStyle w:val="Heading2"/>
      </w:pPr>
      <w:bookmarkStart w:id="257" w:name="_Toc48646432"/>
      <w:r>
        <w:lastRenderedPageBreak/>
        <w:t>Temporal information extraction Implementation</w:t>
      </w:r>
      <w:bookmarkEnd w:id="257"/>
    </w:p>
    <w:p w14:paraId="08BC8258" w14:textId="559BBE5F" w:rsidR="005C6856" w:rsidRDefault="00A430AE" w:rsidP="00481B8B">
      <w:r>
        <w:t>Section 4.4 Discuss about extraction mechanism of temporal information used in this paper briefly. Eventually this section present python implementation.</w:t>
      </w:r>
      <w:r w:rsidR="00481B8B">
        <w:t xml:space="preserve"> As discussed this work use flownet2 as temporal extractor </w:t>
      </w:r>
      <w:r w:rsidR="00481B8B">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fldChar w:fldCharType="separate"/>
      </w:r>
      <w:r w:rsidR="00EB687F" w:rsidRPr="00EB687F">
        <w:rPr>
          <w:noProof/>
        </w:rPr>
        <w:t>[21]</w:t>
      </w:r>
      <w:r w:rsidR="00481B8B">
        <w:fldChar w:fldCharType="end"/>
      </w:r>
      <w:r w:rsidR="00481B8B">
        <w:t>.</w:t>
      </w:r>
    </w:p>
    <w:p w14:paraId="7F36BCB9" w14:textId="205862DD" w:rsidR="003E42A9" w:rsidRDefault="003E42A9" w:rsidP="003E42A9">
      <w:pPr>
        <w:pStyle w:val="NoSpacing"/>
      </w:pPr>
      <w:r>
        <w:t>A2B = G_A2</w:t>
      </w:r>
      <w:proofErr w:type="gramStart"/>
      <w:r>
        <w:t>B(</w:t>
      </w:r>
      <w:proofErr w:type="gramEnd"/>
      <w:r>
        <w:t>A, training=True) #translated image of current frame</w:t>
      </w:r>
      <w:r w:rsidR="00B40613">
        <w:t>.</w:t>
      </w:r>
    </w:p>
    <w:p w14:paraId="289AE376" w14:textId="212BFA18" w:rsidR="00B40613" w:rsidRDefault="00B40613" w:rsidP="003E42A9">
      <w:pPr>
        <w:pStyle w:val="NoSpacing"/>
      </w:pPr>
      <w:r>
        <w:t>f = flownet2(</w:t>
      </w:r>
      <w:proofErr w:type="spellStart"/>
      <w:proofErr w:type="gramStart"/>
      <w:r>
        <w:t>A,prev</w:t>
      </w:r>
      <w:proofErr w:type="spellEnd"/>
      <w:proofErr w:type="gramEnd"/>
      <w:r>
        <w:t>)# compute optical flow between successive frames.</w:t>
      </w:r>
    </w:p>
    <w:p w14:paraId="4C875F34" w14:textId="4E2C9B8E" w:rsidR="00B40613" w:rsidRDefault="00B40613" w:rsidP="003E42A9">
      <w:pPr>
        <w:pStyle w:val="NoSpacing"/>
      </w:pPr>
      <w:proofErr w:type="spellStart"/>
      <w:r>
        <w:t>prev</w:t>
      </w:r>
      <w:proofErr w:type="spellEnd"/>
      <w:r>
        <w:t xml:space="preserve"> = A #set A as previous frame for next iteration. </w:t>
      </w:r>
    </w:p>
    <w:p w14:paraId="7FF46B44" w14:textId="4B433E46" w:rsidR="003E42A9" w:rsidRDefault="003E42A9" w:rsidP="003E42A9">
      <w:pPr>
        <w:pStyle w:val="NoSpacing"/>
      </w:pPr>
      <w:r>
        <w:t xml:space="preserve">A2B = </w:t>
      </w:r>
      <w:proofErr w:type="spellStart"/>
      <w:r>
        <w:t>insertTemporalInformation</w:t>
      </w:r>
      <w:proofErr w:type="spellEnd"/>
      <w:r>
        <w:t>(A2</w:t>
      </w:r>
      <w:proofErr w:type="gramStart"/>
      <w:r>
        <w:t>B,f</w:t>
      </w:r>
      <w:proofErr w:type="gramEnd"/>
      <w:r>
        <w:t>)</w:t>
      </w:r>
      <w:r w:rsidR="00946721">
        <w:t xml:space="preserve"> #warp next frame using f </w:t>
      </w:r>
    </w:p>
    <w:p w14:paraId="6DB8E8F4" w14:textId="75EB9108" w:rsidR="00617B66" w:rsidRDefault="00617B66" w:rsidP="003E42A9">
      <w:pPr>
        <w:pStyle w:val="NoSpacing"/>
      </w:pPr>
      <w:r>
        <w:t>A2Bprev = A2B #</w:t>
      </w:r>
      <w:r w:rsidR="00F315AC">
        <w:t xml:space="preserve"> for temporal aware discriminator network</w:t>
      </w:r>
    </w:p>
    <w:p w14:paraId="6927E128" w14:textId="253AC872" w:rsidR="00985963" w:rsidRDefault="00985963" w:rsidP="003A073D">
      <w:r>
        <w:t xml:space="preserve">This work also </w:t>
      </w:r>
      <w:r w:rsidR="003A073D">
        <w:t>uses</w:t>
      </w:r>
      <w:r>
        <w:t xml:space="preserve"> additional temporal aware discriminator network</w:t>
      </w:r>
      <w:r w:rsidR="003A073D">
        <w:t>.</w:t>
      </w:r>
    </w:p>
    <w:p w14:paraId="5B28802D" w14:textId="752D6EF9" w:rsidR="003A073D" w:rsidRDefault="003A073D" w:rsidP="003A073D">
      <w:pPr>
        <w:pStyle w:val="NoSpacing"/>
      </w:pPr>
      <w:r>
        <w:t>A2B_d_logits = D_</w:t>
      </w:r>
      <w:proofErr w:type="gramStart"/>
      <w:r>
        <w:t>B(</w:t>
      </w:r>
      <w:proofErr w:type="gramEnd"/>
      <w:r>
        <w:t>A2B, A2Bprev, training=True)</w:t>
      </w:r>
    </w:p>
    <w:p w14:paraId="1F58D933" w14:textId="4145E11F" w:rsidR="00985963" w:rsidRDefault="003A073D" w:rsidP="003A073D">
      <w:r>
        <w:t>And cycle loss of temporal aware network would be</w:t>
      </w:r>
    </w:p>
    <w:p w14:paraId="46E6B0E7" w14:textId="2D1FA39C" w:rsidR="003A073D" w:rsidRDefault="003A073D" w:rsidP="003A073D">
      <w:pPr>
        <w:pStyle w:val="NoSpacing"/>
        <w:spacing w:line="240" w:lineRule="auto"/>
      </w:pPr>
      <w:r>
        <w:t xml:space="preserve">A2B2A_cycle_loss = </w:t>
      </w:r>
      <w:proofErr w:type="spellStart"/>
      <w:r>
        <w:t>cycle_loss_</w:t>
      </w:r>
      <w:proofErr w:type="gramStart"/>
      <w:r>
        <w:t>fn</w:t>
      </w:r>
      <w:proofErr w:type="spellEnd"/>
      <w:r>
        <w:t>(</w:t>
      </w:r>
      <w:proofErr w:type="gramEnd"/>
      <w:r>
        <w:t xml:space="preserve">A, A2B2A)#A2B2A </w:t>
      </w:r>
      <w:r w:rsidR="00DB7E85">
        <w:t xml:space="preserve">is </w:t>
      </w:r>
      <w:r>
        <w:t>retranslate image</w:t>
      </w:r>
      <w:r w:rsidR="00CB6009">
        <w:t>.</w:t>
      </w:r>
    </w:p>
    <w:p w14:paraId="2847A9B1" w14:textId="05C94410" w:rsidR="00DF109C" w:rsidRDefault="00DF109C" w:rsidP="00E90D56">
      <w:pPr>
        <w:pStyle w:val="Heading2"/>
      </w:pPr>
      <w:bookmarkStart w:id="258" w:name="_Toc48646433"/>
      <w:r>
        <w:t>Experiment</w:t>
      </w:r>
      <w:r w:rsidR="0096032B">
        <w:t xml:space="preserve"> Class</w:t>
      </w:r>
      <w:bookmarkEnd w:id="258"/>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630D5095" w:rsidR="00DF109C" w:rsidRDefault="009F5C6E" w:rsidP="00DF109C">
      <w:r>
        <w:t xml:space="preserve">The first class is all about classical Cycle GAN image translation on a given sequence of images Which taking into consideration spatial domain only. The second regarding consider </w:t>
      </w:r>
      <w:r w:rsidR="00A8520B">
        <w:t>using</w:t>
      </w:r>
      <w:r>
        <w:t xml:space="preserve"> </w:t>
      </w:r>
      <w:r w:rsidR="00A8520B">
        <w:t>temporal consistency aware discriminator network.</w:t>
      </w:r>
    </w:p>
    <w:p w14:paraId="4000EC4F" w14:textId="105E43A6" w:rsidR="004378D1" w:rsidRDefault="004378D1" w:rsidP="00195153">
      <w:pPr>
        <w:pStyle w:val="Caption"/>
        <w:keepNext/>
        <w:jc w:val="left"/>
      </w:pPr>
      <w:r>
        <w:t xml:space="preserve">Table </w:t>
      </w:r>
      <w:fldSimple w:instr=" SEQ Table \* ARABIC ">
        <w:r w:rsidR="00160775">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4"/>
        <w:gridCol w:w="3517"/>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7D07FE2D" w:rsidR="004378D1" w:rsidRPr="00643159" w:rsidRDefault="002E55AE" w:rsidP="004378D1">
            <w:pPr>
              <w:jc w:val="left"/>
              <w:rPr>
                <w:sz w:val="23"/>
                <w:szCs w:val="23"/>
              </w:rPr>
            </w:pPr>
            <w:r>
              <w:rPr>
                <w:sz w:val="23"/>
                <w:szCs w:val="23"/>
              </w:rPr>
              <w:t>T</w:t>
            </w:r>
            <w:r w:rsidR="004378D1" w:rsidRPr="00643159">
              <w:rPr>
                <w:sz w:val="23"/>
                <w:szCs w:val="23"/>
              </w:rPr>
              <w:t xml:space="preserve">emporal information </w:t>
            </w:r>
            <w:r>
              <w:rPr>
                <w:sz w:val="23"/>
                <w:szCs w:val="23"/>
              </w:rPr>
              <w:t>Consider</w:t>
            </w:r>
            <w:r w:rsidR="004378D1" w:rsidRPr="00643159">
              <w:rPr>
                <w:sz w:val="23"/>
                <w:szCs w:val="23"/>
              </w:rPr>
              <w:t>.</w:t>
            </w:r>
          </w:p>
        </w:tc>
        <w:tc>
          <w:tcPr>
            <w:tcW w:w="3588" w:type="dxa"/>
            <w:vAlign w:val="center"/>
          </w:tcPr>
          <w:p w14:paraId="1A513EBC" w14:textId="78127664" w:rsidR="004378D1" w:rsidRPr="00643159" w:rsidRDefault="004378D1" w:rsidP="004378D1">
            <w:pPr>
              <w:jc w:val="left"/>
              <w:rPr>
                <w:sz w:val="23"/>
                <w:szCs w:val="23"/>
              </w:rPr>
            </w:pPr>
            <w:r w:rsidRPr="00643159">
              <w:rPr>
                <w:sz w:val="23"/>
                <w:szCs w:val="23"/>
              </w:rPr>
              <w:t>Cycle GAN and flownet2.</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589DAD3F" w:rsidR="004378D1" w:rsidRPr="00643159" w:rsidRDefault="004378D1" w:rsidP="002E55AE">
            <w:pPr>
              <w:jc w:val="left"/>
              <w:rPr>
                <w:sz w:val="23"/>
                <w:szCs w:val="23"/>
              </w:rPr>
            </w:pPr>
            <w:r w:rsidRPr="00643159">
              <w:rPr>
                <w:sz w:val="23"/>
                <w:szCs w:val="23"/>
              </w:rPr>
              <w:t xml:space="preserve">Optical flow temporal information </w:t>
            </w:r>
            <w:r w:rsidR="00DE0AAC">
              <w:rPr>
                <w:sz w:val="23"/>
                <w:szCs w:val="23"/>
              </w:rPr>
              <w:t xml:space="preserve">Blend </w:t>
            </w:r>
            <w:r w:rsidRPr="00643159">
              <w:rPr>
                <w:sz w:val="23"/>
                <w:szCs w:val="23"/>
              </w:rPr>
              <w:t xml:space="preserve">With </w:t>
            </w:r>
            <w:r w:rsidRPr="00643159">
              <w:rPr>
                <w:rFonts w:eastAsiaTheme="minorEastAsia"/>
                <w:sz w:val="23"/>
                <w:szCs w:val="23"/>
              </w:rPr>
              <w:t>NOAFMN</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59" w:name="_Toc48646434"/>
      <w:r>
        <w:lastRenderedPageBreak/>
        <w:t>CH</w:t>
      </w:r>
      <w:r w:rsidR="00764E48">
        <w:t>A</w:t>
      </w:r>
      <w:r w:rsidR="00AB7C07">
        <w:t xml:space="preserve">PTER </w:t>
      </w:r>
      <w:r w:rsidR="00D66881">
        <w:t>FIVE</w:t>
      </w:r>
      <w:bookmarkEnd w:id="259"/>
    </w:p>
    <w:p w14:paraId="2E909232" w14:textId="15CCEEFD" w:rsidR="00C141B9" w:rsidRPr="0006059C" w:rsidRDefault="00D66881" w:rsidP="00160775">
      <w:pPr>
        <w:pStyle w:val="Heading1"/>
      </w:pPr>
      <w:bookmarkStart w:id="260" w:name="_Toc48646435"/>
      <w:r w:rsidRPr="0006059C">
        <w:t>Evaluation</w:t>
      </w:r>
      <w:r w:rsidR="000C2740" w:rsidRPr="0006059C">
        <w:t>, Results, and Discussion</w:t>
      </w:r>
      <w:bookmarkEnd w:id="260"/>
    </w:p>
    <w:p w14:paraId="37EBE5D9" w14:textId="77777777" w:rsidR="005E7E91" w:rsidRPr="0006059C" w:rsidRDefault="005E7E91"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61" w:name="_Toc44462758"/>
      <w:bookmarkStart w:id="262" w:name="_Toc44644550"/>
      <w:bookmarkStart w:id="263" w:name="_Toc44647403"/>
      <w:bookmarkStart w:id="264" w:name="_Toc46593361"/>
      <w:bookmarkStart w:id="265" w:name="_Toc46593434"/>
      <w:bookmarkStart w:id="266" w:name="_Toc46600154"/>
      <w:bookmarkStart w:id="267" w:name="_Toc46600230"/>
      <w:bookmarkStart w:id="268" w:name="_Toc46601459"/>
      <w:bookmarkStart w:id="269" w:name="_Toc46601596"/>
      <w:bookmarkStart w:id="270" w:name="_Toc46746857"/>
      <w:bookmarkStart w:id="271" w:name="_Toc47207638"/>
      <w:bookmarkStart w:id="272" w:name="_Toc47231550"/>
      <w:bookmarkStart w:id="273" w:name="_Toc48646342"/>
      <w:bookmarkStart w:id="274" w:name="_Toc48646436"/>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p w14:paraId="6C366B95" w14:textId="6A3D5895" w:rsidR="005E7E91" w:rsidRPr="0006059C" w:rsidRDefault="005E7E91" w:rsidP="00E90D56">
      <w:pPr>
        <w:pStyle w:val="Heading2"/>
      </w:pPr>
      <w:bookmarkStart w:id="275" w:name="_Toc48646437"/>
      <w:r w:rsidRPr="0006059C">
        <w:t>Overview</w:t>
      </w:r>
      <w:bookmarkEnd w:id="27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F43351C" w14:textId="7FF62E29" w:rsidR="000D29E0"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p>
    <w:p w14:paraId="0F55F47A" w14:textId="3C930AAB" w:rsidR="00480E04" w:rsidRPr="0006059C" w:rsidRDefault="00480E04" w:rsidP="00E90D56">
      <w:pPr>
        <w:pStyle w:val="Heading2"/>
      </w:pPr>
      <w:bookmarkStart w:id="276" w:name="_Toc48646438"/>
      <w:r w:rsidRPr="0006059C">
        <w:t xml:space="preserve">Video to </w:t>
      </w:r>
      <w:r w:rsidRPr="009F5C6E">
        <w:t>video</w:t>
      </w:r>
      <w:r w:rsidRPr="0006059C">
        <w:t xml:space="preserve"> Translation</w:t>
      </w:r>
      <w:bookmarkEnd w:id="276"/>
    </w:p>
    <w:p w14:paraId="700D246D" w14:textId="57B8B18E" w:rsidR="00480E04" w:rsidRDefault="00480E04" w:rsidP="00480E04">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 xml:space="preserve">preserving temporal information. The image dataset </w:t>
      </w:r>
      <w:r w:rsidR="00B63A0C" w:rsidRPr="0006059C">
        <w:t>contains</w:t>
      </w:r>
      <w:r w:rsidR="00C92FAB" w:rsidRPr="0006059C">
        <w:t xml:space="preserve"> </w:t>
      </w:r>
      <w:r w:rsidR="00A33D77">
        <w:t>180,030</w:t>
      </w:r>
      <w:r w:rsidR="00C92FAB" w:rsidRPr="0006059C">
        <w:t xml:space="preserve"> images from the </w:t>
      </w:r>
      <w:r w:rsidR="00A33D77">
        <w:t>88,132</w:t>
      </w:r>
      <w:r w:rsidR="00C92FAB" w:rsidRPr="0006059C">
        <w:t xml:space="preserve"> datasets. The </w:t>
      </w:r>
      <w:r w:rsidR="002368E0" w:rsidRPr="0006059C">
        <w:t>full</w:t>
      </w:r>
      <w:r w:rsidR="00C92FAB" w:rsidRPr="0006059C">
        <w:t xml:space="preserve"> set is </w:t>
      </w:r>
      <w:r w:rsidR="002368E0" w:rsidRPr="0006059C">
        <w:t>torn apart</w:t>
      </w:r>
      <w:r w:rsidR="00C92FAB" w:rsidRPr="0006059C">
        <w:t xml:space="preserve"> into training and testing dataset for training and testing the deep </w:t>
      </w:r>
      <w:r w:rsidR="00B63A0C" w:rsidRPr="0006059C">
        <w:t>learning</w:t>
      </w:r>
      <w:r w:rsidR="00C92FAB" w:rsidRPr="0006059C">
        <w:t xml:space="preserve"> architecture. </w:t>
      </w:r>
      <w:r w:rsidR="009D1D09" w:rsidRPr="009D1D09">
        <w:t>we randomly sampled images from this dataset as training data</w:t>
      </w:r>
      <w:r w:rsidR="009D1D09">
        <w:t xml:space="preserve"> and testing data</w:t>
      </w:r>
      <w:r w:rsidR="005F75BB">
        <w:t xml:space="preserve"> </w:t>
      </w:r>
      <w:r w:rsidR="004417EC">
        <w:t>Table</w:t>
      </w:r>
      <w:r w:rsidR="005F75BB">
        <w:t xml:space="preserve"> below show sample of dataset</w:t>
      </w:r>
      <w:r w:rsidR="00ED4CAA">
        <w:t>.</w:t>
      </w:r>
      <w:r w:rsidR="004417EC">
        <w:t xml:space="preserve"> </w:t>
      </w:r>
      <w:r w:rsidR="00C92FAB" w:rsidRPr="0006059C">
        <w:t xml:space="preserve">The dataset contains images of one object or multiple objects. </w:t>
      </w:r>
      <w:r w:rsidR="003A6BFE">
        <w:t xml:space="preserve">This work </w:t>
      </w:r>
      <w:r w:rsidR="00E8548E">
        <w:t>conducts</w:t>
      </w:r>
      <w:r w:rsidR="003A6BFE">
        <w:t xml:space="preserve"> three </w:t>
      </w:r>
      <w:r w:rsidR="00C92FAB" w:rsidRPr="0006059C">
        <w:t xml:space="preserve">training </w:t>
      </w:r>
      <w:r w:rsidR="00303CCD">
        <w:t xml:space="preserve">classes </w:t>
      </w:r>
      <w:r w:rsidR="00BC2FC8" w:rsidRPr="0006059C">
        <w:t>as</w:t>
      </w:r>
      <w:r w:rsidR="00C92FAB" w:rsidRPr="0006059C">
        <w:t xml:space="preserve"> </w:t>
      </w:r>
      <w:r w:rsidR="00B63A0C">
        <w:t>discussed</w:t>
      </w:r>
      <w:r w:rsidR="00C92FAB" w:rsidRPr="0006059C">
        <w:t xml:space="preserve"> </w:t>
      </w:r>
      <w:r w:rsidR="00A33D77">
        <w:t>i</w:t>
      </w:r>
      <w:r w:rsidR="00C92FAB" w:rsidRPr="0006059C">
        <w:t>n section 4.8. The first model is trained on cycle-</w:t>
      </w:r>
      <w:r w:rsidR="00582642">
        <w:t>GAN</w:t>
      </w:r>
      <w:r w:rsidR="00C92FAB" w:rsidRPr="0006059C">
        <w:t xml:space="preserve"> architecture with considering spati</w:t>
      </w:r>
      <w:r w:rsidR="00A33D77">
        <w:t>al</w:t>
      </w:r>
      <w:r w:rsidR="00C92FAB" w:rsidRPr="0006059C">
        <w:t xml:space="preserve"> information </w:t>
      </w:r>
      <w:r w:rsidR="002D5675" w:rsidRPr="0006059C">
        <w:t xml:space="preserve">only </w:t>
      </w:r>
      <w:r w:rsidR="00C92FAB" w:rsidRPr="0006059C">
        <w:t xml:space="preserve">to </w:t>
      </w:r>
      <w:r w:rsidR="002D5675" w:rsidRPr="0006059C">
        <w:t xml:space="preserve">translate to other domain so that it can specialize </w:t>
      </w:r>
      <w:r w:rsidR="00B4721E" w:rsidRPr="0006059C">
        <w:t>to translate images from domain to d</w:t>
      </w:r>
      <w:r w:rsidR="00805046" w:rsidRPr="0006059C">
        <w:t>omain</w:t>
      </w:r>
      <w:r w:rsidR="00C92FAB" w:rsidRPr="0006059C">
        <w:t>.</w:t>
      </w:r>
      <w:r w:rsidR="0015711B">
        <w:t xml:space="preserve"> </w:t>
      </w:r>
    </w:p>
    <w:p w14:paraId="722BC5B7" w14:textId="595D196F" w:rsidR="004B0685" w:rsidRDefault="004B0685" w:rsidP="00480E04">
      <w:r>
        <w:t>In this research work we use inception score (IS) and human study to evaluate the experimental outcome.</w:t>
      </w:r>
    </w:p>
    <w:p w14:paraId="63A58FD0" w14:textId="77777777" w:rsidR="004B0685" w:rsidRDefault="004B0685" w:rsidP="00480E04"/>
    <w:p w14:paraId="581B3914" w14:textId="185F3BE9" w:rsidR="00B63A0C" w:rsidRPr="0006059C" w:rsidRDefault="00B63A0C" w:rsidP="00480E04"/>
    <w:p w14:paraId="0D398BA2" w14:textId="77777777" w:rsidR="00480E04" w:rsidRPr="0006059C" w:rsidRDefault="00480E04" w:rsidP="007A38F9"/>
    <w:tbl>
      <w:tblPr>
        <w:tblStyle w:val="TableGrid"/>
        <w:tblW w:w="0" w:type="auto"/>
        <w:tblLook w:val="04A0" w:firstRow="1" w:lastRow="0" w:firstColumn="1" w:lastColumn="0" w:noHBand="0" w:noVBand="1"/>
      </w:tblPr>
      <w:tblGrid>
        <w:gridCol w:w="1436"/>
        <w:gridCol w:w="3952"/>
        <w:gridCol w:w="3962"/>
      </w:tblGrid>
      <w:tr w:rsidR="004417EC" w14:paraId="3AB1591E" w14:textId="77777777" w:rsidTr="004417EC">
        <w:tc>
          <w:tcPr>
            <w:tcW w:w="1525" w:type="dxa"/>
          </w:tcPr>
          <w:p w14:paraId="35707155" w14:textId="40FA9797" w:rsidR="004417EC" w:rsidRDefault="004417EC" w:rsidP="00C141B9">
            <w:r>
              <w:lastRenderedPageBreak/>
              <w:t>Environment</w:t>
            </w:r>
          </w:p>
        </w:tc>
        <w:tc>
          <w:tcPr>
            <w:tcW w:w="3863" w:type="dxa"/>
          </w:tcPr>
          <w:p w14:paraId="35B8957C" w14:textId="1A144730" w:rsidR="004417EC" w:rsidRDefault="004417EC" w:rsidP="00C141B9">
            <w:pPr>
              <w:rPr>
                <w:noProof/>
              </w:rPr>
            </w:pPr>
            <w:r>
              <w:rPr>
                <w:noProof/>
              </w:rPr>
              <w:t>Sample1</w:t>
            </w:r>
          </w:p>
        </w:tc>
        <w:tc>
          <w:tcPr>
            <w:tcW w:w="3962" w:type="dxa"/>
          </w:tcPr>
          <w:p w14:paraId="054B7417" w14:textId="38EF31E3" w:rsidR="004417EC" w:rsidRDefault="004417EC" w:rsidP="00C141B9">
            <w:pPr>
              <w:rPr>
                <w:noProof/>
              </w:rPr>
            </w:pPr>
            <w:r>
              <w:rPr>
                <w:noProof/>
              </w:rPr>
              <w:t>Sample2</w:t>
            </w:r>
          </w:p>
        </w:tc>
      </w:tr>
      <w:tr w:rsidR="004417EC" w14:paraId="6BB67539" w14:textId="77777777" w:rsidTr="004417EC">
        <w:tc>
          <w:tcPr>
            <w:tcW w:w="1525" w:type="dxa"/>
          </w:tcPr>
          <w:p w14:paraId="103F7E8B" w14:textId="1368E44D" w:rsidR="004417EC" w:rsidRDefault="004417EC" w:rsidP="00C141B9">
            <w:r>
              <w:t>Rain</w:t>
            </w:r>
          </w:p>
        </w:tc>
        <w:tc>
          <w:tcPr>
            <w:tcW w:w="3863" w:type="dxa"/>
          </w:tcPr>
          <w:p w14:paraId="6EE6620D" w14:textId="7ED97BAE" w:rsidR="004417EC" w:rsidRDefault="004417EC" w:rsidP="00C141B9">
            <w:r>
              <w:rPr>
                <w:noProof/>
              </w:rPr>
              <w:drawing>
                <wp:inline distT="0" distB="0" distL="0" distR="0" wp14:anchorId="786AB838" wp14:editId="29E53A79">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174C7879" w14:textId="39080A64" w:rsidR="004417EC" w:rsidRDefault="004417EC" w:rsidP="00C141B9">
            <w:r>
              <w:rPr>
                <w:noProof/>
              </w:rPr>
              <w:drawing>
                <wp:inline distT="0" distB="0" distL="0" distR="0" wp14:anchorId="04835E65" wp14:editId="5A010A33">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518FA17A" w14:textId="77777777" w:rsidTr="004417EC">
        <w:tc>
          <w:tcPr>
            <w:tcW w:w="1525" w:type="dxa"/>
          </w:tcPr>
          <w:p w14:paraId="51BBFF8C" w14:textId="10846D99" w:rsidR="004417EC" w:rsidRDefault="004417EC" w:rsidP="00C141B9">
            <w:r>
              <w:t>Snow</w:t>
            </w:r>
          </w:p>
        </w:tc>
        <w:tc>
          <w:tcPr>
            <w:tcW w:w="3863" w:type="dxa"/>
          </w:tcPr>
          <w:p w14:paraId="344770CE" w14:textId="6475D132" w:rsidR="004417EC" w:rsidRDefault="004417EC" w:rsidP="00C141B9">
            <w:r>
              <w:rPr>
                <w:noProof/>
              </w:rPr>
              <w:drawing>
                <wp:inline distT="0" distB="0" distL="0" distR="0" wp14:anchorId="513C38E7" wp14:editId="74F122FC">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33BF6B99" w14:textId="16E768D2" w:rsidR="004417EC" w:rsidRDefault="004417EC" w:rsidP="00C141B9">
            <w:r>
              <w:rPr>
                <w:noProof/>
              </w:rPr>
              <w:drawing>
                <wp:inline distT="0" distB="0" distL="0" distR="0" wp14:anchorId="46AD0B38" wp14:editId="61D8234B">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70991A83" w14:textId="77777777" w:rsidTr="004417EC">
        <w:tc>
          <w:tcPr>
            <w:tcW w:w="1525" w:type="dxa"/>
          </w:tcPr>
          <w:p w14:paraId="0E329772" w14:textId="60443DE2" w:rsidR="004417EC" w:rsidRDefault="004417EC" w:rsidP="00C141B9">
            <w:r>
              <w:t>Sunset</w:t>
            </w:r>
          </w:p>
        </w:tc>
        <w:tc>
          <w:tcPr>
            <w:tcW w:w="3863" w:type="dxa"/>
          </w:tcPr>
          <w:p w14:paraId="45E8A6E3" w14:textId="6B2B8CBC" w:rsidR="004417EC" w:rsidRDefault="004417EC" w:rsidP="004417EC">
            <w:pPr>
              <w:tabs>
                <w:tab w:val="left" w:pos="1005"/>
              </w:tabs>
            </w:pPr>
            <w:r>
              <w:rPr>
                <w:noProof/>
              </w:rPr>
              <w:drawing>
                <wp:inline distT="0" distB="0" distL="0" distR="0" wp14:anchorId="00C2FB77" wp14:editId="3BCED6ED">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3962" w:type="dxa"/>
          </w:tcPr>
          <w:p w14:paraId="09572E55" w14:textId="51238119" w:rsidR="004417EC" w:rsidRDefault="004417EC" w:rsidP="00C141B9">
            <w:r>
              <w:rPr>
                <w:noProof/>
              </w:rPr>
              <w:drawing>
                <wp:inline distT="0" distB="0" distL="0" distR="0" wp14:anchorId="5A1C8282" wp14:editId="09182468">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15664FB1" w14:textId="77777777" w:rsidTr="004417EC">
        <w:tc>
          <w:tcPr>
            <w:tcW w:w="1525" w:type="dxa"/>
          </w:tcPr>
          <w:p w14:paraId="3C9B172A" w14:textId="252681B9" w:rsidR="004417EC" w:rsidRDefault="004417EC" w:rsidP="00C141B9">
            <w:r>
              <w:lastRenderedPageBreak/>
              <w:t>Night</w:t>
            </w:r>
          </w:p>
        </w:tc>
        <w:tc>
          <w:tcPr>
            <w:tcW w:w="3863" w:type="dxa"/>
          </w:tcPr>
          <w:p w14:paraId="24D47E9A" w14:textId="51B14D9E" w:rsidR="004417EC" w:rsidRDefault="004417EC" w:rsidP="00C141B9">
            <w:r>
              <w:rPr>
                <w:noProof/>
              </w:rPr>
              <w:drawing>
                <wp:inline distT="0" distB="0" distL="0" distR="0" wp14:anchorId="304202E1" wp14:editId="7E39693E">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07099358" w14:textId="13A23AAA" w:rsidR="004417EC" w:rsidRDefault="004417EC" w:rsidP="00C141B9">
            <w:r>
              <w:rPr>
                <w:noProof/>
              </w:rPr>
              <w:drawing>
                <wp:inline distT="0" distB="0" distL="0" distR="0" wp14:anchorId="718294DA" wp14:editId="7B8769F4">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4417EC" w14:paraId="4805D799" w14:textId="77777777" w:rsidTr="004417EC">
        <w:tc>
          <w:tcPr>
            <w:tcW w:w="1525" w:type="dxa"/>
          </w:tcPr>
          <w:p w14:paraId="110C0009" w14:textId="2E7210CA" w:rsidR="004417EC" w:rsidRDefault="004417EC" w:rsidP="00C141B9">
            <w:r>
              <w:t>Day</w:t>
            </w:r>
          </w:p>
        </w:tc>
        <w:tc>
          <w:tcPr>
            <w:tcW w:w="3863" w:type="dxa"/>
          </w:tcPr>
          <w:p w14:paraId="146A1EBB" w14:textId="43A90C0A" w:rsidR="004417EC" w:rsidRDefault="004417EC" w:rsidP="00C141B9">
            <w:r>
              <w:rPr>
                <w:noProof/>
              </w:rPr>
              <w:drawing>
                <wp:inline distT="0" distB="0" distL="0" distR="0" wp14:anchorId="09641C0E" wp14:editId="14F8AE5A">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3962" w:type="dxa"/>
          </w:tcPr>
          <w:p w14:paraId="4629AE05" w14:textId="1097724C" w:rsidR="004417EC" w:rsidRDefault="004417EC" w:rsidP="00C141B9">
            <w:r>
              <w:rPr>
                <w:noProof/>
              </w:rPr>
              <w:drawing>
                <wp:inline distT="0" distB="0" distL="0" distR="0" wp14:anchorId="1D087C71" wp14:editId="23457E26">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3BC74675" w14:textId="77777777" w:rsidR="007561BA" w:rsidRDefault="007561BA" w:rsidP="00C141B9"/>
    <w:p w14:paraId="3BC4EB05" w14:textId="77777777" w:rsidR="007561BA" w:rsidRDefault="007561BA" w:rsidP="00C141B9"/>
    <w:p w14:paraId="19946370" w14:textId="77777777" w:rsidR="000C0C2C" w:rsidRDefault="000C0C2C" w:rsidP="00C141B9"/>
    <w:p w14:paraId="575320BE" w14:textId="0C7903D3" w:rsidR="000C0C2C" w:rsidRPr="00C141B9" w:rsidRDefault="000C0C2C" w:rsidP="00C141B9">
      <w:pPr>
        <w:sectPr w:rsidR="000C0C2C" w:rsidRPr="00C141B9">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77" w:name="_Toc48646439"/>
      <w:r>
        <w:lastRenderedPageBreak/>
        <w:t>CHAPTER SIX</w:t>
      </w:r>
      <w:bookmarkEnd w:id="277"/>
    </w:p>
    <w:p w14:paraId="585D51ED" w14:textId="57CBEA41" w:rsidR="00EB4071" w:rsidRDefault="00EB4071" w:rsidP="00160775">
      <w:pPr>
        <w:pStyle w:val="Heading1"/>
      </w:pPr>
      <w:bookmarkStart w:id="278" w:name="_Toc48646440"/>
      <w:r>
        <w:t>Conclusion and Future work</w:t>
      </w:r>
      <w:bookmarkEnd w:id="278"/>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79" w:name="_Toc48646441"/>
    <w:p w14:paraId="760E411D" w14:textId="6419ACE6"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80BD6FB"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0"/>
      <w:bookmarkEnd w:id="279"/>
    </w:p>
    <w:p w14:paraId="73FD11DA" w14:textId="2A0B2C9B" w:rsidR="00BE4A8D" w:rsidRPr="00BE4A8D" w:rsidRDefault="001C1FA8" w:rsidP="00BE4A8D">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BE4A8D" w:rsidRPr="00BE4A8D">
        <w:rPr>
          <w:rFonts w:ascii="Calibri" w:hAnsi="Calibri" w:cs="Calibri"/>
          <w:noProof/>
        </w:rPr>
        <w:t>[1]</w:t>
      </w:r>
      <w:r w:rsidR="00BE4A8D" w:rsidRPr="00BE4A8D">
        <w:rPr>
          <w:rFonts w:ascii="Calibri" w:hAnsi="Calibri" w:cs="Calibri"/>
          <w:noProof/>
        </w:rPr>
        <w:tab/>
        <w:t xml:space="preserve">R. Rojas, “Neural Networks: A Systematic Introduction. ,” </w:t>
      </w:r>
      <w:r w:rsidR="00BE4A8D" w:rsidRPr="00BE4A8D">
        <w:rPr>
          <w:rFonts w:ascii="Calibri" w:hAnsi="Calibri" w:cs="Calibri"/>
          <w:i/>
          <w:iCs/>
          <w:noProof/>
        </w:rPr>
        <w:t>Springer New York, NY, USA -Verlag New York, Inc.</w:t>
      </w:r>
      <w:r w:rsidR="00BE4A8D" w:rsidRPr="00BE4A8D">
        <w:rPr>
          <w:rFonts w:ascii="Calibri" w:hAnsi="Calibri" w:cs="Calibri"/>
          <w:noProof/>
        </w:rPr>
        <w:t>, 1996.</w:t>
      </w:r>
    </w:p>
    <w:p w14:paraId="4EA2C5F7"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w:t>
      </w:r>
      <w:r w:rsidRPr="00BE4A8D">
        <w:rPr>
          <w:rFonts w:ascii="Calibri" w:hAnsi="Calibri" w:cs="Calibri"/>
          <w:noProof/>
        </w:rPr>
        <w:tab/>
        <w:t xml:space="preserve">G. E. H. Alex Krizhevsky, Ilya Sutskever, “ImageNet Classification with Deep Convolutional Neural Networks,” </w:t>
      </w:r>
      <w:r w:rsidRPr="00BE4A8D">
        <w:rPr>
          <w:rFonts w:ascii="Calibri" w:hAnsi="Calibri" w:cs="Calibri"/>
          <w:i/>
          <w:iCs/>
          <w:noProof/>
        </w:rPr>
        <w:t>ILSVRC2012</w:t>
      </w:r>
      <w:r w:rsidRPr="00BE4A8D">
        <w:rPr>
          <w:rFonts w:ascii="Calibri" w:hAnsi="Calibri" w:cs="Calibri"/>
          <w:noProof/>
        </w:rPr>
        <w:t>, pp. 1–1432, 2007.</w:t>
      </w:r>
    </w:p>
    <w:p w14:paraId="5591729D"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w:t>
      </w:r>
      <w:r w:rsidRPr="00BE4A8D">
        <w:rPr>
          <w:rFonts w:ascii="Calibri" w:hAnsi="Calibri" w:cs="Calibri"/>
          <w:noProof/>
        </w:rPr>
        <w:tab/>
        <w:t xml:space="preserve">Y. LeCun, L. Bottou, Y. Bengio, and P. Haffner, “Gradient-based learning applied to document recognition,” </w:t>
      </w:r>
      <w:r w:rsidRPr="00BE4A8D">
        <w:rPr>
          <w:rFonts w:ascii="Calibri" w:hAnsi="Calibri" w:cs="Calibri"/>
          <w:i/>
          <w:iCs/>
          <w:noProof/>
        </w:rPr>
        <w:t>Proc. IEEE</w:t>
      </w:r>
      <w:r w:rsidRPr="00BE4A8D">
        <w:rPr>
          <w:rFonts w:ascii="Calibri" w:hAnsi="Calibri" w:cs="Calibri"/>
          <w:noProof/>
        </w:rPr>
        <w:t>, vol. 86, no. 11, pp. 2278–2323, 1998.</w:t>
      </w:r>
    </w:p>
    <w:p w14:paraId="47E6E1BA"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4]</w:t>
      </w:r>
      <w:r w:rsidRPr="00BE4A8D">
        <w:rPr>
          <w:rFonts w:ascii="Calibri" w:hAnsi="Calibri" w:cs="Calibri"/>
          <w:noProof/>
        </w:rPr>
        <w:tab/>
        <w:t xml:space="preserve">I. Goodfellow </w:t>
      </w:r>
      <w:r w:rsidRPr="00BE4A8D">
        <w:rPr>
          <w:rFonts w:ascii="Calibri" w:hAnsi="Calibri" w:cs="Calibri"/>
          <w:i/>
          <w:iCs/>
          <w:noProof/>
        </w:rPr>
        <w:t>et al.</w:t>
      </w:r>
      <w:r w:rsidRPr="00BE4A8D">
        <w:rPr>
          <w:rFonts w:ascii="Calibri" w:hAnsi="Calibri" w:cs="Calibri"/>
          <w:noProof/>
        </w:rPr>
        <w:t xml:space="preserve">, “Generative Adversarial Nets (NIPS version),” </w:t>
      </w:r>
      <w:r w:rsidRPr="00BE4A8D">
        <w:rPr>
          <w:rFonts w:ascii="Calibri" w:hAnsi="Calibri" w:cs="Calibri"/>
          <w:i/>
          <w:iCs/>
          <w:noProof/>
        </w:rPr>
        <w:t>Adv. Neural Inf. Process. Syst. 27</w:t>
      </w:r>
      <w:r w:rsidRPr="00BE4A8D">
        <w:rPr>
          <w:rFonts w:ascii="Calibri" w:hAnsi="Calibri" w:cs="Calibri"/>
          <w:noProof/>
        </w:rPr>
        <w:t>, 2014.</w:t>
      </w:r>
    </w:p>
    <w:p w14:paraId="7F6E7D99"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5]</w:t>
      </w:r>
      <w:r w:rsidRPr="00BE4A8D">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CD55F67"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6]</w:t>
      </w:r>
      <w:r w:rsidRPr="00BE4A8D">
        <w:rPr>
          <w:rFonts w:ascii="Calibri" w:hAnsi="Calibri" w:cs="Calibri"/>
          <w:noProof/>
        </w:rPr>
        <w:tab/>
        <w:t xml:space="preserve">D. Dwibedi, Y. Aytar, J. Tompson, P. Sermanet, and A. Zisserman, “Temporal cycle-consistency learning,” </w:t>
      </w:r>
      <w:r w:rsidRPr="00BE4A8D">
        <w:rPr>
          <w:rFonts w:ascii="Calibri" w:hAnsi="Calibri" w:cs="Calibri"/>
          <w:i/>
          <w:iCs/>
          <w:noProof/>
        </w:rPr>
        <w:t>Proc. IEEE Comput. Soc. Conf. Comput. Vis. Pattern Recognit.</w:t>
      </w:r>
      <w:r w:rsidRPr="00BE4A8D">
        <w:rPr>
          <w:rFonts w:ascii="Calibri" w:hAnsi="Calibri" w:cs="Calibri"/>
          <w:noProof/>
        </w:rPr>
        <w:t>, vol. 2019-June, no. 12, pp. 1801–1810, Apr. 2019.</w:t>
      </w:r>
    </w:p>
    <w:p w14:paraId="30B9BFF8"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7]</w:t>
      </w:r>
      <w:r w:rsidRPr="00BE4A8D">
        <w:rPr>
          <w:rFonts w:ascii="Calibri" w:hAnsi="Calibri" w:cs="Calibri"/>
          <w:noProof/>
        </w:rPr>
        <w:tab/>
        <w:t xml:space="preserve">P. Isola, J. Y. Zhu, T. Zhou, and A. A. Efros, “Image-to-image translation with conditional adversarial networks,” in </w:t>
      </w:r>
      <w:r w:rsidRPr="00BE4A8D">
        <w:rPr>
          <w:rFonts w:ascii="Calibri" w:hAnsi="Calibri" w:cs="Calibri"/>
          <w:i/>
          <w:iCs/>
          <w:noProof/>
        </w:rPr>
        <w:t>Proceedings - 30th IEEE Conference on Computer Vision and Pattern Recognition, CVPR 2017</w:t>
      </w:r>
      <w:r w:rsidRPr="00BE4A8D">
        <w:rPr>
          <w:rFonts w:ascii="Calibri" w:hAnsi="Calibri" w:cs="Calibri"/>
          <w:noProof/>
        </w:rPr>
        <w:t>, 2017, vol. 2017-Janua, pp. 5967–5976.</w:t>
      </w:r>
    </w:p>
    <w:p w14:paraId="610666DB"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8]</w:t>
      </w:r>
      <w:r w:rsidRPr="00BE4A8D">
        <w:rPr>
          <w:rFonts w:ascii="Calibri" w:hAnsi="Calibri" w:cs="Calibri"/>
          <w:noProof/>
        </w:rPr>
        <w:tab/>
        <w:t xml:space="preserve">J. Y. Zhu, T. Park, P. Isola, and A. A. Efros, “Unpaired Image-to-Image Translation Using Cycle-Consistent Adversarial Networks,” in </w:t>
      </w:r>
      <w:r w:rsidRPr="00BE4A8D">
        <w:rPr>
          <w:rFonts w:ascii="Calibri" w:hAnsi="Calibri" w:cs="Calibri"/>
          <w:i/>
          <w:iCs/>
          <w:noProof/>
        </w:rPr>
        <w:t>Proceedings of the IEEE International Conference on Computer Vision</w:t>
      </w:r>
      <w:r w:rsidRPr="00BE4A8D">
        <w:rPr>
          <w:rFonts w:ascii="Calibri" w:hAnsi="Calibri" w:cs="Calibri"/>
          <w:noProof/>
        </w:rPr>
        <w:t>, 2017, vol. 2017-Octob, pp. 2242–2251.</w:t>
      </w:r>
    </w:p>
    <w:p w14:paraId="4DA4D0A0"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9]</w:t>
      </w:r>
      <w:r w:rsidRPr="00BE4A8D">
        <w:rPr>
          <w:rFonts w:ascii="Calibri" w:hAnsi="Calibri" w:cs="Calibri"/>
          <w:noProof/>
        </w:rPr>
        <w:tab/>
        <w:t>M. Mirza and S. Osindero, “Conditional Generative Adversarial Nets,” Nov. 2014.</w:t>
      </w:r>
    </w:p>
    <w:p w14:paraId="46E467A3"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0]</w:t>
      </w:r>
      <w:r w:rsidRPr="00BE4A8D">
        <w:rPr>
          <w:rFonts w:ascii="Calibri" w:hAnsi="Calibri" w:cs="Calibri"/>
          <w:noProof/>
        </w:rPr>
        <w:tab/>
        <w:t xml:space="preserve">C. Cao, Q. Hou, and K. Zhou, “Displaced dynamic expression regression for real-time facial tracking and animation,” in </w:t>
      </w:r>
      <w:r w:rsidRPr="00BE4A8D">
        <w:rPr>
          <w:rFonts w:ascii="Calibri" w:hAnsi="Calibri" w:cs="Calibri"/>
          <w:i/>
          <w:iCs/>
          <w:noProof/>
        </w:rPr>
        <w:t>ACM Transactions on Graphics</w:t>
      </w:r>
      <w:r w:rsidRPr="00BE4A8D">
        <w:rPr>
          <w:rFonts w:ascii="Calibri" w:hAnsi="Calibri" w:cs="Calibri"/>
          <w:noProof/>
        </w:rPr>
        <w:t>, 2014, vol. 33, no. 4.</w:t>
      </w:r>
    </w:p>
    <w:p w14:paraId="4368A611"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1]</w:t>
      </w:r>
      <w:r w:rsidRPr="00BE4A8D">
        <w:rPr>
          <w:rFonts w:ascii="Calibri" w:hAnsi="Calibri" w:cs="Calibri"/>
          <w:noProof/>
        </w:rPr>
        <w:tab/>
        <w:t xml:space="preserve">A. Bansal, S. Ma, D. Ramanan, and Y. Sheikh, “Recycle-GAN: Unsupervised Video </w:t>
      </w:r>
      <w:r w:rsidRPr="00BE4A8D">
        <w:rPr>
          <w:rFonts w:ascii="Calibri" w:hAnsi="Calibri" w:cs="Calibri"/>
          <w:noProof/>
        </w:rPr>
        <w:lastRenderedPageBreak/>
        <w:t xml:space="preserve">Retargeting,” in </w:t>
      </w:r>
      <w:r w:rsidRPr="00BE4A8D">
        <w:rPr>
          <w:rFonts w:ascii="Calibri" w:hAnsi="Calibri" w:cs="Calibri"/>
          <w:i/>
          <w:iCs/>
          <w:noProof/>
        </w:rPr>
        <w:t>Lecture Notes in Computer Science (including subseries Lecture Notes in Artificial Intelligence and Lecture Notes in Bioinformatics)</w:t>
      </w:r>
      <w:r w:rsidRPr="00BE4A8D">
        <w:rPr>
          <w:rFonts w:ascii="Calibri" w:hAnsi="Calibri" w:cs="Calibri"/>
          <w:noProof/>
        </w:rPr>
        <w:t>, 2018, vol. 11209 LNCS, pp. 122–138.</w:t>
      </w:r>
    </w:p>
    <w:p w14:paraId="20B7A974"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2]</w:t>
      </w:r>
      <w:r w:rsidRPr="00BE4A8D">
        <w:rPr>
          <w:rFonts w:ascii="Calibri" w:hAnsi="Calibri" w:cs="Calibri"/>
          <w:noProof/>
        </w:rPr>
        <w:tab/>
        <w:t xml:space="preserve">K. Park, S. Woo, D. Kim, D. Cho, and I. S. Kweon, “Preserving semantic and temporal consistency for unpaired video-to-video translation,” </w:t>
      </w:r>
      <w:r w:rsidRPr="00BE4A8D">
        <w:rPr>
          <w:rFonts w:ascii="Calibri" w:hAnsi="Calibri" w:cs="Calibri"/>
          <w:i/>
          <w:iCs/>
          <w:noProof/>
        </w:rPr>
        <w:t>MM 2019 - Proc. 27th ACM Int. Conf. Multimed.</w:t>
      </w:r>
      <w:r w:rsidRPr="00BE4A8D">
        <w:rPr>
          <w:rFonts w:ascii="Calibri" w:hAnsi="Calibri" w:cs="Calibri"/>
          <w:noProof/>
        </w:rPr>
        <w:t>, pp. 1248–1257, Aug. 2019.</w:t>
      </w:r>
    </w:p>
    <w:p w14:paraId="40EC815C"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3]</w:t>
      </w:r>
      <w:r w:rsidRPr="00BE4A8D">
        <w:rPr>
          <w:rFonts w:ascii="Calibri" w:hAnsi="Calibri" w:cs="Calibri"/>
          <w:noProof/>
        </w:rPr>
        <w:tab/>
        <w:t xml:space="preserve">A. Radford, L. Metz, and S. Chintala, “Unsupervised representation learning with deep convolutional generative adversarial networks,” in </w:t>
      </w:r>
      <w:r w:rsidRPr="00BE4A8D">
        <w:rPr>
          <w:rFonts w:ascii="Calibri" w:hAnsi="Calibri" w:cs="Calibri"/>
          <w:i/>
          <w:iCs/>
          <w:noProof/>
        </w:rPr>
        <w:t>4th International Conference on Learning Representations, ICLR 2016 - Conference Track Proceedings</w:t>
      </w:r>
      <w:r w:rsidRPr="00BE4A8D">
        <w:rPr>
          <w:rFonts w:ascii="Calibri" w:hAnsi="Calibri" w:cs="Calibri"/>
          <w:noProof/>
        </w:rPr>
        <w:t>, 2016.</w:t>
      </w:r>
    </w:p>
    <w:p w14:paraId="4C2B856E"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4]</w:t>
      </w:r>
      <w:r w:rsidRPr="00BE4A8D">
        <w:rPr>
          <w:rFonts w:ascii="Calibri" w:hAnsi="Calibri" w:cs="Calibri"/>
          <w:noProof/>
        </w:rPr>
        <w:tab/>
        <w:t xml:space="preserve">P. Isola, J. Y. Zhu, T. Zhou, and A. A. Efros, “Image-to-image translation with conditional adversarial networks,” in </w:t>
      </w:r>
      <w:r w:rsidRPr="00BE4A8D">
        <w:rPr>
          <w:rFonts w:ascii="Calibri" w:hAnsi="Calibri" w:cs="Calibri"/>
          <w:i/>
          <w:iCs/>
          <w:noProof/>
        </w:rPr>
        <w:t>Proceedings - 30th IEEE Conference on Computer Vision and Pattern Recognition, CVPR 2017</w:t>
      </w:r>
      <w:r w:rsidRPr="00BE4A8D">
        <w:rPr>
          <w:rFonts w:ascii="Calibri" w:hAnsi="Calibri" w:cs="Calibri"/>
          <w:noProof/>
        </w:rPr>
        <w:t>, 2017, vol. 2017-January, pp. 5967–5976.</w:t>
      </w:r>
    </w:p>
    <w:p w14:paraId="3CAAB317"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5]</w:t>
      </w:r>
      <w:r w:rsidRPr="00BE4A8D">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7BA542EF"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6]</w:t>
      </w:r>
      <w:r w:rsidRPr="00BE4A8D">
        <w:rPr>
          <w:rFonts w:ascii="Calibri" w:hAnsi="Calibri" w:cs="Calibri"/>
          <w:noProof/>
        </w:rPr>
        <w:tab/>
        <w:t xml:space="preserve">Y. Choi, M. Choi, M. Kim, J. W. Ha, S. Kim, and J. Choo, “StarGAN: Unified Generative Adversarial Networks for Multi-domain Image-to-Image Translation,” </w:t>
      </w:r>
      <w:r w:rsidRPr="00BE4A8D">
        <w:rPr>
          <w:rFonts w:ascii="Calibri" w:hAnsi="Calibri" w:cs="Calibri"/>
          <w:i/>
          <w:iCs/>
          <w:noProof/>
        </w:rPr>
        <w:t>Proc. IEEE Comput. Soc. Conf. Comput. Vis. Pattern Recognit.</w:t>
      </w:r>
      <w:r w:rsidRPr="00BE4A8D">
        <w:rPr>
          <w:rFonts w:ascii="Calibri" w:hAnsi="Calibri" w:cs="Calibri"/>
          <w:noProof/>
        </w:rPr>
        <w:t>, pp. 8789–8797, Nov. 2018.</w:t>
      </w:r>
    </w:p>
    <w:p w14:paraId="0E05B2E7"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7]</w:t>
      </w:r>
      <w:r w:rsidRPr="00BE4A8D">
        <w:rPr>
          <w:rFonts w:ascii="Calibri" w:hAnsi="Calibri" w:cs="Calibri"/>
          <w:noProof/>
        </w:rPr>
        <w:tab/>
        <w:t xml:space="preserve">H. Huang </w:t>
      </w:r>
      <w:r w:rsidRPr="00BE4A8D">
        <w:rPr>
          <w:rFonts w:ascii="Calibri" w:hAnsi="Calibri" w:cs="Calibri"/>
          <w:i/>
          <w:iCs/>
          <w:noProof/>
        </w:rPr>
        <w:t>et al.</w:t>
      </w:r>
      <w:r w:rsidRPr="00BE4A8D">
        <w:rPr>
          <w:rFonts w:ascii="Calibri" w:hAnsi="Calibri" w:cs="Calibri"/>
          <w:noProof/>
        </w:rPr>
        <w:t xml:space="preserve">, “Real-time neural style transfer for videos,” in </w:t>
      </w:r>
      <w:r w:rsidRPr="00BE4A8D">
        <w:rPr>
          <w:rFonts w:ascii="Calibri" w:hAnsi="Calibri" w:cs="Calibri"/>
          <w:i/>
          <w:iCs/>
          <w:noProof/>
        </w:rPr>
        <w:t>Proceedings - 30th IEEE Conference on Computer Vision and Pattern Recognition, CVPR 2017</w:t>
      </w:r>
      <w:r w:rsidRPr="00BE4A8D">
        <w:rPr>
          <w:rFonts w:ascii="Calibri" w:hAnsi="Calibri" w:cs="Calibri"/>
          <w:noProof/>
        </w:rPr>
        <w:t>, 2017, vol. 2017-Janua, pp. 7044–7052.</w:t>
      </w:r>
    </w:p>
    <w:p w14:paraId="0BAD06F0"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8]</w:t>
      </w:r>
      <w:r w:rsidRPr="00BE4A8D">
        <w:rPr>
          <w:rFonts w:ascii="Calibri" w:hAnsi="Calibri" w:cs="Calibri"/>
          <w:noProof/>
        </w:rPr>
        <w:tab/>
        <w:t xml:space="preserve">D. Chen, J. Liao, L. Yuan, N. Yu, and G. Hua, “Coherent Online Video Style Transfer,” in </w:t>
      </w:r>
      <w:r w:rsidRPr="00BE4A8D">
        <w:rPr>
          <w:rFonts w:ascii="Calibri" w:hAnsi="Calibri" w:cs="Calibri"/>
          <w:i/>
          <w:iCs/>
          <w:noProof/>
        </w:rPr>
        <w:t>Proceedings of the IEEE International Conference on Computer Vision</w:t>
      </w:r>
      <w:r w:rsidRPr="00BE4A8D">
        <w:rPr>
          <w:rFonts w:ascii="Calibri" w:hAnsi="Calibri" w:cs="Calibri"/>
          <w:noProof/>
        </w:rPr>
        <w:t>, 2017, vol. 2017-Octob, pp. 1114–1123.</w:t>
      </w:r>
    </w:p>
    <w:p w14:paraId="07EFCF73"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19]</w:t>
      </w:r>
      <w:r w:rsidRPr="00BE4A8D">
        <w:rPr>
          <w:rFonts w:ascii="Calibri" w:hAnsi="Calibri" w:cs="Calibri"/>
          <w:noProof/>
        </w:rPr>
        <w:tab/>
        <w:t xml:space="preserve">T. R. Shaham, T. Dekel, and T. Michaeli, “SinGAN: Learning a Generative Model from a </w:t>
      </w:r>
      <w:r w:rsidRPr="00BE4A8D">
        <w:rPr>
          <w:rFonts w:ascii="Calibri" w:hAnsi="Calibri" w:cs="Calibri"/>
          <w:noProof/>
        </w:rPr>
        <w:lastRenderedPageBreak/>
        <w:t>Single Natural Image,” May 2019.</w:t>
      </w:r>
    </w:p>
    <w:p w14:paraId="15F63357"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0]</w:t>
      </w:r>
      <w:r w:rsidRPr="00BE4A8D">
        <w:rPr>
          <w:rFonts w:ascii="Calibri" w:hAnsi="Calibri" w:cs="Calibri"/>
          <w:noProof/>
        </w:rPr>
        <w:tab/>
        <w:t xml:space="preserve">X. Wei, S. Feng, J. Zhu, and H. Su, “Video-to-video translation with global temporal consistency,” </w:t>
      </w:r>
      <w:r w:rsidRPr="00BE4A8D">
        <w:rPr>
          <w:rFonts w:ascii="Calibri" w:hAnsi="Calibri" w:cs="Calibri"/>
          <w:i/>
          <w:iCs/>
          <w:noProof/>
        </w:rPr>
        <w:t>MM 2018 - Proc. 2018 ACM Multimed. Conf.</w:t>
      </w:r>
      <w:r w:rsidRPr="00BE4A8D">
        <w:rPr>
          <w:rFonts w:ascii="Calibri" w:hAnsi="Calibri" w:cs="Calibri"/>
          <w:noProof/>
        </w:rPr>
        <w:t>, pp. 18–25, 2018.</w:t>
      </w:r>
    </w:p>
    <w:p w14:paraId="211C4BCD"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1]</w:t>
      </w:r>
      <w:r w:rsidRPr="00BE4A8D">
        <w:rPr>
          <w:rFonts w:ascii="Calibri" w:hAnsi="Calibri" w:cs="Calibri"/>
          <w:noProof/>
        </w:rPr>
        <w:tab/>
        <w:t xml:space="preserve">E. Ilg, N. Mayer, T. Saikia, M. Keuper, A. Dosovitskiy, and T. Brox, “FlowNet 2.0: Evolution of optical flow estimation with deep networks,” in </w:t>
      </w:r>
      <w:r w:rsidRPr="00BE4A8D">
        <w:rPr>
          <w:rFonts w:ascii="Calibri" w:hAnsi="Calibri" w:cs="Calibri"/>
          <w:i/>
          <w:iCs/>
          <w:noProof/>
        </w:rPr>
        <w:t>Proceedings - 30th IEEE Conference on Computer Vision and Pattern Recognition, CVPR 2017</w:t>
      </w:r>
      <w:r w:rsidRPr="00BE4A8D">
        <w:rPr>
          <w:rFonts w:ascii="Calibri" w:hAnsi="Calibri" w:cs="Calibri"/>
          <w:noProof/>
        </w:rPr>
        <w:t>, 2017, vol. 2017-Janua, pp. 1647–1655.</w:t>
      </w:r>
    </w:p>
    <w:p w14:paraId="5594BDFB"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2]</w:t>
      </w:r>
      <w:r w:rsidRPr="00BE4A8D">
        <w:rPr>
          <w:rFonts w:ascii="Calibri" w:hAnsi="Calibri" w:cs="Calibri"/>
          <w:noProof/>
        </w:rPr>
        <w:tab/>
        <w:t xml:space="preserve">D. Sun, X. Yang, M. Y. Liu, and J. Kautz, “PWC-Net: CNNs for Optical Flow Using Pyramid, Warping, and Cost Volume,” in </w:t>
      </w:r>
      <w:r w:rsidRPr="00BE4A8D">
        <w:rPr>
          <w:rFonts w:ascii="Calibri" w:hAnsi="Calibri" w:cs="Calibri"/>
          <w:i/>
          <w:iCs/>
          <w:noProof/>
        </w:rPr>
        <w:t>Proceedings of the IEEE Computer Society Conference on Computer Vision and Pattern Recognition</w:t>
      </w:r>
      <w:r w:rsidRPr="00BE4A8D">
        <w:rPr>
          <w:rFonts w:ascii="Calibri" w:hAnsi="Calibri" w:cs="Calibri"/>
          <w:noProof/>
        </w:rPr>
        <w:t>, 2018, pp. 8934–8943.</w:t>
      </w:r>
    </w:p>
    <w:p w14:paraId="46491D1A"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3]</w:t>
      </w:r>
      <w:r w:rsidRPr="00BE4A8D">
        <w:rPr>
          <w:rFonts w:ascii="Calibri" w:hAnsi="Calibri" w:cs="Calibri"/>
          <w:noProof/>
        </w:rPr>
        <w:tab/>
        <w:t xml:space="preserve">A. Dosovitskiy </w:t>
      </w:r>
      <w:r w:rsidRPr="00BE4A8D">
        <w:rPr>
          <w:rFonts w:ascii="Calibri" w:hAnsi="Calibri" w:cs="Calibri"/>
          <w:i/>
          <w:iCs/>
          <w:noProof/>
        </w:rPr>
        <w:t>et al.</w:t>
      </w:r>
      <w:r w:rsidRPr="00BE4A8D">
        <w:rPr>
          <w:rFonts w:ascii="Calibri" w:hAnsi="Calibri" w:cs="Calibri"/>
          <w:noProof/>
        </w:rPr>
        <w:t xml:space="preserve">, “FlowNet: Learning optical flow with convolutional networks,” </w:t>
      </w:r>
      <w:r w:rsidRPr="00BE4A8D">
        <w:rPr>
          <w:rFonts w:ascii="Calibri" w:hAnsi="Calibri" w:cs="Calibri"/>
          <w:i/>
          <w:iCs/>
          <w:noProof/>
        </w:rPr>
        <w:t>Proc. IEEE Int. Conf. Comput. Vis.</w:t>
      </w:r>
      <w:r w:rsidRPr="00BE4A8D">
        <w:rPr>
          <w:rFonts w:ascii="Calibri" w:hAnsi="Calibri" w:cs="Calibri"/>
          <w:noProof/>
        </w:rPr>
        <w:t>, vol. 2015 Inter, pp. 2758–2766, 2015.</w:t>
      </w:r>
    </w:p>
    <w:p w14:paraId="7DEE3CE4"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4]</w:t>
      </w:r>
      <w:r w:rsidRPr="00BE4A8D">
        <w:rPr>
          <w:rFonts w:ascii="Calibri" w:hAnsi="Calibri" w:cs="Calibri"/>
          <w:noProof/>
        </w:rPr>
        <w:tab/>
        <w:t xml:space="preserve">D. Sun, X. Yang, M. Y. Liu, and J. Kautz, “PWC-Net: CNNs for Optical Flow Using Pyramid, Warping, and Cost Volume,” in </w:t>
      </w:r>
      <w:r w:rsidRPr="00BE4A8D">
        <w:rPr>
          <w:rFonts w:ascii="Calibri" w:hAnsi="Calibri" w:cs="Calibri"/>
          <w:i/>
          <w:iCs/>
          <w:noProof/>
        </w:rPr>
        <w:t>Proceedings of the IEEE Computer Society Conference on Computer Vision and Pattern Recognition</w:t>
      </w:r>
      <w:r w:rsidRPr="00BE4A8D">
        <w:rPr>
          <w:rFonts w:ascii="Calibri" w:hAnsi="Calibri" w:cs="Calibri"/>
          <w:noProof/>
        </w:rPr>
        <w:t>, 2018, pp. 8934–8943.</w:t>
      </w:r>
    </w:p>
    <w:p w14:paraId="37A2FDDA"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5]</w:t>
      </w:r>
      <w:r w:rsidRPr="00BE4A8D">
        <w:rPr>
          <w:rFonts w:ascii="Calibri" w:hAnsi="Calibri" w:cs="Calibri"/>
          <w:noProof/>
        </w:rPr>
        <w:tab/>
        <w:t xml:space="preserve">D. J. Butler, J. Wulff, G. B. Stanley, and M. J. Black, “A naturalistic open source movie for optical flow evaluation,” in </w:t>
      </w:r>
      <w:r w:rsidRPr="00BE4A8D">
        <w:rPr>
          <w:rFonts w:ascii="Calibri" w:hAnsi="Calibri" w:cs="Calibri"/>
          <w:i/>
          <w:iCs/>
          <w:noProof/>
        </w:rPr>
        <w:t>Lecture Notes in Computer Science (including subseries Lecture Notes in Artificial Intelligence and Lecture Notes in Bioinformatics)</w:t>
      </w:r>
      <w:r w:rsidRPr="00BE4A8D">
        <w:rPr>
          <w:rFonts w:ascii="Calibri" w:hAnsi="Calibri" w:cs="Calibri"/>
          <w:noProof/>
        </w:rPr>
        <w:t>, 2012, vol. 7577 LNCS, no. PART 6, pp. 611–625.</w:t>
      </w:r>
    </w:p>
    <w:p w14:paraId="02F153F7"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6]</w:t>
      </w:r>
      <w:r w:rsidRPr="00BE4A8D">
        <w:rPr>
          <w:rFonts w:ascii="Calibri" w:hAnsi="Calibri" w:cs="Calibri"/>
          <w:noProof/>
        </w:rPr>
        <w:tab/>
        <w:t xml:space="preserve">J. P. Bennett, “Everybody Dance Now!,” </w:t>
      </w:r>
      <w:r w:rsidRPr="00BE4A8D">
        <w:rPr>
          <w:rFonts w:ascii="Calibri" w:hAnsi="Calibri" w:cs="Calibri"/>
          <w:i/>
          <w:iCs/>
          <w:noProof/>
        </w:rPr>
        <w:t>J. Phys. Educ. Recreat. Danc.</w:t>
      </w:r>
      <w:r w:rsidRPr="00BE4A8D">
        <w:rPr>
          <w:rFonts w:ascii="Calibri" w:hAnsi="Calibri" w:cs="Calibri"/>
          <w:noProof/>
        </w:rPr>
        <w:t>, vol. 77, no. 1, pp. 6–7, Jan. 2019.</w:t>
      </w:r>
    </w:p>
    <w:p w14:paraId="7F2ECDF1"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7]</w:t>
      </w:r>
      <w:r w:rsidRPr="00BE4A8D">
        <w:rPr>
          <w:rFonts w:ascii="Calibri" w:hAnsi="Calibri" w:cs="Calibri"/>
          <w:noProof/>
        </w:rPr>
        <w:tab/>
        <w:t xml:space="preserve">S. Webber, M. Harrop, J. Downs, T. Cox, N. Wouters, and A. Vande Moere, “Everybody Dance Now: Tensions between participation and performance in interactive public installations,” </w:t>
      </w:r>
      <w:r w:rsidRPr="00BE4A8D">
        <w:rPr>
          <w:rFonts w:ascii="Calibri" w:hAnsi="Calibri" w:cs="Calibri"/>
          <w:i/>
          <w:iCs/>
          <w:noProof/>
        </w:rPr>
        <w:t>OzCHI 2015 Being Hum. - Conf. Proc.</w:t>
      </w:r>
      <w:r w:rsidRPr="00BE4A8D">
        <w:rPr>
          <w:rFonts w:ascii="Calibri" w:hAnsi="Calibri" w:cs="Calibri"/>
          <w:noProof/>
        </w:rPr>
        <w:t>, pp. 284–288, 2015.</w:t>
      </w:r>
    </w:p>
    <w:p w14:paraId="419FA4FE"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28]</w:t>
      </w:r>
      <w:r w:rsidRPr="00BE4A8D">
        <w:rPr>
          <w:rFonts w:ascii="Calibri" w:hAnsi="Calibri" w:cs="Calibri"/>
          <w:noProof/>
        </w:rPr>
        <w:tab/>
        <w:t>A. Siarohin, S. Lathuilière, S. Tulyakov, E. Ricci, and N. Sebe, “Animating Arbitrary Objects via Deep Motion Transfer,” 2018.</w:t>
      </w:r>
    </w:p>
    <w:p w14:paraId="24897A38"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lastRenderedPageBreak/>
        <w:t>[29]</w:t>
      </w:r>
      <w:r w:rsidRPr="00BE4A8D">
        <w:rPr>
          <w:rFonts w:ascii="Calibri" w:hAnsi="Calibri" w:cs="Calibri"/>
          <w:noProof/>
        </w:rPr>
        <w:tab/>
        <w:t>D. Bashkirova, B. Usman, and K. Saenko, “Unsupervised Video-to-Video Translation,” no. Nips, 2018.</w:t>
      </w:r>
    </w:p>
    <w:p w14:paraId="492276EF"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0]</w:t>
      </w:r>
      <w:r w:rsidRPr="00BE4A8D">
        <w:rPr>
          <w:rFonts w:ascii="Calibri" w:hAnsi="Calibri" w:cs="Calibri"/>
          <w:noProof/>
        </w:rPr>
        <w:tab/>
        <w:t xml:space="preserve">Y. Chen, Y. Pan, T. Yao, X. Tian, and T. Mei, “Mocycle-GAN: Unpaired video-to-video translation,” </w:t>
      </w:r>
      <w:r w:rsidRPr="00BE4A8D">
        <w:rPr>
          <w:rFonts w:ascii="Calibri" w:hAnsi="Calibri" w:cs="Calibri"/>
          <w:i/>
          <w:iCs/>
          <w:noProof/>
        </w:rPr>
        <w:t>MM 2019 - Proc. 27th ACM Int. Conf. Multimed.</w:t>
      </w:r>
      <w:r w:rsidRPr="00BE4A8D">
        <w:rPr>
          <w:rFonts w:ascii="Calibri" w:hAnsi="Calibri" w:cs="Calibri"/>
          <w:noProof/>
        </w:rPr>
        <w:t>, pp. 647–655, Aug. 2019.</w:t>
      </w:r>
    </w:p>
    <w:p w14:paraId="4A397854"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1]</w:t>
      </w:r>
      <w:r w:rsidRPr="00BE4A8D">
        <w:rPr>
          <w:rFonts w:ascii="Calibri" w:hAnsi="Calibri" w:cs="Calibri"/>
          <w:noProof/>
        </w:rPr>
        <w:tab/>
        <w:t xml:space="preserve">W. S. Lai, J. Bin Huang, O. Wang, E. Shechtman, E. Yumer, and M. H. Yang, “Learning blind video temporal consistency,” in </w:t>
      </w:r>
      <w:r w:rsidRPr="00BE4A8D">
        <w:rPr>
          <w:rFonts w:ascii="Calibri" w:hAnsi="Calibri" w:cs="Calibri"/>
          <w:i/>
          <w:iCs/>
          <w:noProof/>
        </w:rPr>
        <w:t>Lecture Notes in Computer Science (including subseries Lecture Notes in Artificial Intelligence and Lecture Notes in Bioinformatics)</w:t>
      </w:r>
      <w:r w:rsidRPr="00BE4A8D">
        <w:rPr>
          <w:rFonts w:ascii="Calibri" w:hAnsi="Calibri" w:cs="Calibri"/>
          <w:noProof/>
        </w:rPr>
        <w:t>, 2018, vol. 11219 LNCS, pp. 179–195.</w:t>
      </w:r>
    </w:p>
    <w:p w14:paraId="19CA0FA0"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2]</w:t>
      </w:r>
      <w:r w:rsidRPr="00BE4A8D">
        <w:rPr>
          <w:rFonts w:ascii="Calibri" w:hAnsi="Calibri" w:cs="Calibri"/>
          <w:noProof/>
        </w:rPr>
        <w:tab/>
        <w:t>“Edraw Max - Excellent Flowchart Software &amp; Diagramming Tool.” [Online]. Available: https://www.edrawsoft.com/edraw-max/. [Accessed: 02-Jun-2020].</w:t>
      </w:r>
    </w:p>
    <w:p w14:paraId="77C6302F"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3]</w:t>
      </w:r>
      <w:r w:rsidRPr="00BE4A8D">
        <w:rPr>
          <w:rFonts w:ascii="Calibri" w:hAnsi="Calibri" w:cs="Calibri"/>
          <w:noProof/>
        </w:rPr>
        <w:tab/>
        <w:t>“TensorFlow.” [Online]. Available: https://www.tensorflow.org/. [Accessed: 02-Jun-2020].</w:t>
      </w:r>
    </w:p>
    <w:p w14:paraId="09336AB9"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4]</w:t>
      </w:r>
      <w:r w:rsidRPr="00BE4A8D">
        <w:rPr>
          <w:rFonts w:ascii="Calibri" w:hAnsi="Calibri" w:cs="Calibri"/>
          <w:noProof/>
        </w:rPr>
        <w:tab/>
        <w:t>J. Hale, “Deep Learning Framework Power Scores,” 2018. .</w:t>
      </w:r>
    </w:p>
    <w:p w14:paraId="1491E133"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5]</w:t>
      </w:r>
      <w:r w:rsidRPr="00BE4A8D">
        <w:rPr>
          <w:rFonts w:ascii="Calibri" w:hAnsi="Calibri" w:cs="Calibri"/>
          <w:noProof/>
        </w:rPr>
        <w:tab/>
        <w:t>“Keras API reference.” [Online]. Available: https://keras.io/api/. [Accessed: 02-Jun-2020].</w:t>
      </w:r>
    </w:p>
    <w:p w14:paraId="3B791886"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6]</w:t>
      </w:r>
      <w:r w:rsidRPr="00BE4A8D">
        <w:rPr>
          <w:rFonts w:ascii="Calibri" w:hAnsi="Calibri" w:cs="Calibri"/>
          <w:noProof/>
        </w:rPr>
        <w:tab/>
        <w:t>“OpenCV.” [Online]. Available: https://opencv.org/. [Accessed: 02-Jun-2020].</w:t>
      </w:r>
    </w:p>
    <w:p w14:paraId="2FAEB2F5"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7]</w:t>
      </w:r>
      <w:r w:rsidRPr="00BE4A8D">
        <w:rPr>
          <w:rFonts w:ascii="Calibri" w:hAnsi="Calibri" w:cs="Calibri"/>
          <w:noProof/>
        </w:rPr>
        <w:tab/>
        <w:t>“Design, visualize, and train deep learning networks - MATLAB.” [Online]. Available: https://www.mathworks.com/help/deeplearning/ref/deepnetworkdesigner-app.html. [Accessed: 05-Jun-2020].</w:t>
      </w:r>
    </w:p>
    <w:p w14:paraId="5C143885"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8]</w:t>
      </w:r>
      <w:r w:rsidRPr="00BE4A8D">
        <w:rPr>
          <w:rFonts w:ascii="Calibri" w:hAnsi="Calibri" w:cs="Calibri"/>
          <w:noProof/>
        </w:rPr>
        <w:tab/>
        <w:t xml:space="preserve">M. Sandler, A. Howard, M. Zhu, A. Zhmoginov, and L.-C. Chen, “MobileNetV2: Inverted Residuals and Linear Bottlenecks,” </w:t>
      </w:r>
      <w:r w:rsidRPr="00BE4A8D">
        <w:rPr>
          <w:rFonts w:ascii="Calibri" w:hAnsi="Calibri" w:cs="Calibri"/>
          <w:i/>
          <w:iCs/>
          <w:noProof/>
        </w:rPr>
        <w:t>Proc. IEEE Comput. Soc. Conf. Comput. Vis. Pattern Recognit.</w:t>
      </w:r>
      <w:r w:rsidRPr="00BE4A8D">
        <w:rPr>
          <w:rFonts w:ascii="Calibri" w:hAnsi="Calibri" w:cs="Calibri"/>
          <w:noProof/>
        </w:rPr>
        <w:t>, pp. 4510–4520, Jan. 2018.</w:t>
      </w:r>
    </w:p>
    <w:p w14:paraId="0EC92627"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39]</w:t>
      </w:r>
      <w:r w:rsidRPr="00BE4A8D">
        <w:rPr>
          <w:rFonts w:ascii="Calibri" w:hAnsi="Calibri" w:cs="Calibri"/>
          <w:noProof/>
        </w:rPr>
        <w:tab/>
        <w:t xml:space="preserve">P. Mazurek, “Optimization of memory accesses for CUDA architecture and image warping algorithms,” in </w:t>
      </w:r>
      <w:r w:rsidRPr="00BE4A8D">
        <w:rPr>
          <w:rFonts w:ascii="Calibri" w:hAnsi="Calibri" w:cs="Calibri"/>
          <w:i/>
          <w:iCs/>
          <w:noProof/>
        </w:rPr>
        <w:t>Advances in Intelligent Systems and Computing</w:t>
      </w:r>
      <w:r w:rsidRPr="00BE4A8D">
        <w:rPr>
          <w:rFonts w:ascii="Calibri" w:hAnsi="Calibri" w:cs="Calibri"/>
          <w:noProof/>
        </w:rPr>
        <w:t>, 2013.</w:t>
      </w:r>
    </w:p>
    <w:p w14:paraId="55C965DB" w14:textId="77777777" w:rsidR="00BE4A8D" w:rsidRPr="00BE4A8D" w:rsidRDefault="00BE4A8D" w:rsidP="00BE4A8D">
      <w:pPr>
        <w:widowControl w:val="0"/>
        <w:autoSpaceDE w:val="0"/>
        <w:autoSpaceDN w:val="0"/>
        <w:adjustRightInd w:val="0"/>
        <w:ind w:left="640" w:hanging="640"/>
        <w:rPr>
          <w:rFonts w:ascii="Calibri" w:hAnsi="Calibri" w:cs="Calibri"/>
          <w:noProof/>
        </w:rPr>
      </w:pPr>
      <w:r w:rsidRPr="00BE4A8D">
        <w:rPr>
          <w:rFonts w:ascii="Calibri" w:hAnsi="Calibri" w:cs="Calibri"/>
          <w:noProof/>
        </w:rPr>
        <w:t>[40]</w:t>
      </w:r>
      <w:r w:rsidRPr="00BE4A8D">
        <w:rPr>
          <w:rFonts w:ascii="Calibri" w:hAnsi="Calibri" w:cs="Calibri"/>
          <w:noProof/>
        </w:rPr>
        <w:tab/>
        <w:t>P. Zablotskaia, “Generative adversarial networks for pose-guided human video generation,”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80" w:name="_Toc48646442"/>
      <w:r w:rsidRPr="001B7DF8">
        <w:lastRenderedPageBreak/>
        <w:t>Appendix</w:t>
      </w:r>
      <w:bookmarkEnd w:id="280"/>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37FB5C4" w:rsidR="0024782E" w:rsidRPr="0024782E" w:rsidRDefault="00F61D5B" w:rsidP="00F61D5B">
      <w:r>
        <w:lastRenderedPageBreak/>
        <w:t>Appendix</w:t>
      </w:r>
      <w:r w:rsidR="001B7DF8">
        <w:t xml:space="preserve"> </w:t>
      </w:r>
      <w:r w:rsidR="0024782E">
        <w:t>B</w:t>
      </w:r>
      <w:r w:rsidR="001B7DF8">
        <w:t xml:space="preserve">: </w:t>
      </w:r>
      <w:proofErr w:type="spellStart"/>
      <w:r w:rsidR="0024782E">
        <w:t>Flownet</w:t>
      </w:r>
      <w:proofErr w:type="spellEnd"/>
      <w:r w:rsidR="0024782E">
        <w:t xml:space="preserve"> 2.0 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5" w:author="kirubel abebe" w:date="2020-08-15T20:30:00Z" w:initials="ka">
    <w:p w14:paraId="7F0626F2" w14:textId="77777777" w:rsidR="00C1186E" w:rsidRDefault="00C1186E" w:rsidP="0010500C">
      <w:pPr>
        <w:pStyle w:val="CommentText"/>
      </w:pPr>
      <w:r>
        <w:rPr>
          <w:rStyle w:val="CommentReference"/>
        </w:rPr>
        <w:annotationRef/>
      </w:r>
      <w:r>
        <w:t>is chunk need much better</w:t>
      </w:r>
    </w:p>
  </w:comment>
  <w:comment w:id="146" w:author="kirubel abebe" w:date="2020-08-15T20:30:00Z" w:initials="ka">
    <w:p w14:paraId="49B6859B" w14:textId="3C7F5D14" w:rsidR="00C1186E" w:rsidRDefault="00C1186E">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0"/>
  <w15:commentEx w15:paraId="49B68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53270C" w14:textId="77777777" w:rsidR="00586F53" w:rsidRDefault="00586F53" w:rsidP="006C5C4D">
      <w:pPr>
        <w:spacing w:after="0" w:line="240" w:lineRule="auto"/>
      </w:pPr>
      <w:r>
        <w:separator/>
      </w:r>
    </w:p>
  </w:endnote>
  <w:endnote w:type="continuationSeparator" w:id="0">
    <w:p w14:paraId="51B32D2C" w14:textId="77777777" w:rsidR="00586F53" w:rsidRDefault="00586F53"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C1186E" w:rsidRDefault="00C1186E">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C1186E" w:rsidRDefault="00C118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C1186E" w:rsidRDefault="00C1186E">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C1186E" w:rsidRDefault="00C118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02902B" w14:textId="77777777" w:rsidR="00586F53" w:rsidRDefault="00586F53" w:rsidP="006C5C4D">
      <w:pPr>
        <w:spacing w:after="0" w:line="240" w:lineRule="auto"/>
      </w:pPr>
      <w:r>
        <w:separator/>
      </w:r>
    </w:p>
  </w:footnote>
  <w:footnote w:type="continuationSeparator" w:id="0">
    <w:p w14:paraId="0C460134" w14:textId="77777777" w:rsidR="00586F53" w:rsidRDefault="00586F53" w:rsidP="006C5C4D">
      <w:pPr>
        <w:spacing w:after="0" w:line="240" w:lineRule="auto"/>
      </w:pPr>
      <w:r>
        <w:continuationSeparator/>
      </w:r>
    </w:p>
  </w:footnote>
  <w:footnote w:id="1">
    <w:p w14:paraId="477C4AEB" w14:textId="38FA7075" w:rsidR="00C1186E" w:rsidRDefault="00C1186E">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C1186E" w:rsidRPr="0087636F" w:rsidRDefault="00C1186E">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C1186E" w:rsidRDefault="00C1186E"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C1186E" w:rsidRDefault="00C1186E">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C1186E" w:rsidRDefault="00C1186E">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24F2353A" w14:textId="0A35174F" w:rsidR="00C1186E" w:rsidRDefault="00C1186E">
      <w:pPr>
        <w:pStyle w:val="FootnoteText"/>
      </w:pPr>
      <w:r w:rsidRPr="00540C45">
        <w:rPr>
          <w:rStyle w:val="FootnoteReference"/>
        </w:rPr>
        <w:footnoteRef/>
      </w:r>
      <w:r>
        <w:t xml:space="preserve"> 3D convolution tensor and RNN based approaches need very high efficiency machines, where pose estimation works fine when salience object is human. </w:t>
      </w:r>
    </w:p>
  </w:footnote>
  <w:footnote w:id="7">
    <w:p w14:paraId="570F8DEC" w14:textId="77777777" w:rsidR="00C1186E" w:rsidRDefault="00C1186E" w:rsidP="00CF4F66">
      <w:pPr>
        <w:pStyle w:val="FootnoteText"/>
      </w:pPr>
      <w:r w:rsidRPr="00540C45">
        <w:rPr>
          <w:rStyle w:val="FootnoteReference"/>
        </w:rPr>
        <w:footnoteRef/>
      </w:r>
      <w:r>
        <w:t xml:space="preserve"> In this paper when we say </w:t>
      </w:r>
      <w:bookmarkStart w:id="255" w:name="_Hlk44023693"/>
      <w:proofErr w:type="spellStart"/>
      <w:r>
        <w:t>CycleGAN</w:t>
      </w:r>
      <w:proofErr w:type="spellEnd"/>
      <w:r>
        <w:t xml:space="preserve"> </w:t>
      </w:r>
      <w:bookmarkEnd w:id="255"/>
      <w:r>
        <w:t xml:space="preserve">it includes </w:t>
      </w:r>
      <w:r w:rsidRPr="003912FA">
        <w:rPr>
          <w:b/>
          <w:bCs/>
          <w:i/>
          <w:iCs/>
        </w:rPr>
        <w:t>identity loss</w:t>
      </w:r>
      <w:r>
        <w:t xml:space="preserve"> even though it doesn’t include in original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A252B4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ED3224C0"/>
    <w:lvl w:ilvl="0">
      <w:start w:val="1"/>
      <w:numFmt w:val="decimal"/>
      <w:lvlText w:val="%1."/>
      <w:lvlJc w:val="left"/>
      <w:pPr>
        <w:ind w:left="390" w:hanging="390"/>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1E46D1"/>
    <w:multiLevelType w:val="hybridMultilevel"/>
    <w:tmpl w:val="CB68E22C"/>
    <w:lvl w:ilvl="0" w:tplc="A7B4365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5F0B90"/>
    <w:multiLevelType w:val="hybridMultilevel"/>
    <w:tmpl w:val="D18683D8"/>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7"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5"/>
  </w:num>
  <w:num w:numId="5">
    <w:abstractNumId w:val="12"/>
  </w:num>
  <w:num w:numId="6">
    <w:abstractNumId w:val="2"/>
  </w:num>
  <w:num w:numId="7">
    <w:abstractNumId w:val="15"/>
  </w:num>
  <w:num w:numId="8">
    <w:abstractNumId w:val="22"/>
  </w:num>
  <w:num w:numId="9">
    <w:abstractNumId w:val="20"/>
  </w:num>
  <w:num w:numId="10">
    <w:abstractNumId w:val="10"/>
  </w:num>
  <w:num w:numId="11">
    <w:abstractNumId w:val="28"/>
  </w:num>
  <w:num w:numId="12">
    <w:abstractNumId w:val="7"/>
    <w:lvlOverride w:ilvl="0">
      <w:startOverride w:val="5"/>
    </w:lvlOverride>
    <w:lvlOverride w:ilvl="1">
      <w:startOverride w:val="1"/>
    </w:lvlOverride>
  </w:num>
  <w:num w:numId="13">
    <w:abstractNumId w:val="17"/>
  </w:num>
  <w:num w:numId="14">
    <w:abstractNumId w:val="26"/>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3"/>
  </w:num>
  <w:num w:numId="26">
    <w:abstractNumId w:val="21"/>
  </w:num>
  <w:num w:numId="27">
    <w:abstractNumId w:val="21"/>
    <w:lvlOverride w:ilvl="0">
      <w:startOverride w:val="1"/>
    </w:lvlOverride>
  </w:num>
  <w:num w:numId="28">
    <w:abstractNumId w:val="21"/>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4"/>
  </w:num>
  <w:num w:numId="37">
    <w:abstractNumId w:val="27"/>
  </w:num>
  <w:num w:numId="38">
    <w:abstractNumId w:val="1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sFAIqb6oQtAAAA"/>
  </w:docVars>
  <w:rsids>
    <w:rsidRoot w:val="001C1FA8"/>
    <w:rsid w:val="000020C6"/>
    <w:rsid w:val="000117CF"/>
    <w:rsid w:val="00014362"/>
    <w:rsid w:val="00014521"/>
    <w:rsid w:val="00014602"/>
    <w:rsid w:val="00017A0A"/>
    <w:rsid w:val="00020FAA"/>
    <w:rsid w:val="00021215"/>
    <w:rsid w:val="00021417"/>
    <w:rsid w:val="00022A8C"/>
    <w:rsid w:val="00023234"/>
    <w:rsid w:val="0002586B"/>
    <w:rsid w:val="00025956"/>
    <w:rsid w:val="00026014"/>
    <w:rsid w:val="000274FD"/>
    <w:rsid w:val="00033E04"/>
    <w:rsid w:val="000354C2"/>
    <w:rsid w:val="0003564F"/>
    <w:rsid w:val="000423D4"/>
    <w:rsid w:val="000423DE"/>
    <w:rsid w:val="0004262C"/>
    <w:rsid w:val="00043A37"/>
    <w:rsid w:val="000446B2"/>
    <w:rsid w:val="00046295"/>
    <w:rsid w:val="000466FD"/>
    <w:rsid w:val="00046D79"/>
    <w:rsid w:val="0004737A"/>
    <w:rsid w:val="00055431"/>
    <w:rsid w:val="00055DAD"/>
    <w:rsid w:val="00056BCB"/>
    <w:rsid w:val="00056D91"/>
    <w:rsid w:val="00060283"/>
    <w:rsid w:val="0006059C"/>
    <w:rsid w:val="000607CF"/>
    <w:rsid w:val="00063B5C"/>
    <w:rsid w:val="000644BA"/>
    <w:rsid w:val="00064D43"/>
    <w:rsid w:val="00066A48"/>
    <w:rsid w:val="000671AB"/>
    <w:rsid w:val="00071A18"/>
    <w:rsid w:val="000728D8"/>
    <w:rsid w:val="00074CD8"/>
    <w:rsid w:val="00075487"/>
    <w:rsid w:val="0007597A"/>
    <w:rsid w:val="00075CD7"/>
    <w:rsid w:val="0008061F"/>
    <w:rsid w:val="00082A00"/>
    <w:rsid w:val="00083AFE"/>
    <w:rsid w:val="00086DF4"/>
    <w:rsid w:val="000872E6"/>
    <w:rsid w:val="00090114"/>
    <w:rsid w:val="00091C6C"/>
    <w:rsid w:val="000922E4"/>
    <w:rsid w:val="00093308"/>
    <w:rsid w:val="00094B90"/>
    <w:rsid w:val="0009534B"/>
    <w:rsid w:val="00095A49"/>
    <w:rsid w:val="00095BE8"/>
    <w:rsid w:val="000A08C0"/>
    <w:rsid w:val="000A2705"/>
    <w:rsid w:val="000A275B"/>
    <w:rsid w:val="000A2C31"/>
    <w:rsid w:val="000A3D35"/>
    <w:rsid w:val="000A4DF4"/>
    <w:rsid w:val="000A6221"/>
    <w:rsid w:val="000A6769"/>
    <w:rsid w:val="000B226F"/>
    <w:rsid w:val="000B473C"/>
    <w:rsid w:val="000B58F5"/>
    <w:rsid w:val="000B64C3"/>
    <w:rsid w:val="000C0438"/>
    <w:rsid w:val="000C0AA6"/>
    <w:rsid w:val="000C0C2C"/>
    <w:rsid w:val="000C1B9D"/>
    <w:rsid w:val="000C1CB5"/>
    <w:rsid w:val="000C2740"/>
    <w:rsid w:val="000C3289"/>
    <w:rsid w:val="000C4848"/>
    <w:rsid w:val="000C6715"/>
    <w:rsid w:val="000C68F8"/>
    <w:rsid w:val="000C69EC"/>
    <w:rsid w:val="000D153A"/>
    <w:rsid w:val="000D29E0"/>
    <w:rsid w:val="000D347B"/>
    <w:rsid w:val="000D77B7"/>
    <w:rsid w:val="000E3057"/>
    <w:rsid w:val="000E7294"/>
    <w:rsid w:val="000E7EC4"/>
    <w:rsid w:val="000F0359"/>
    <w:rsid w:val="000F3D75"/>
    <w:rsid w:val="000F5FA4"/>
    <w:rsid w:val="000F768A"/>
    <w:rsid w:val="001014AA"/>
    <w:rsid w:val="00101E57"/>
    <w:rsid w:val="00102F47"/>
    <w:rsid w:val="001049A1"/>
    <w:rsid w:val="0010500C"/>
    <w:rsid w:val="00105A27"/>
    <w:rsid w:val="00106259"/>
    <w:rsid w:val="001070B9"/>
    <w:rsid w:val="001137DC"/>
    <w:rsid w:val="001155BE"/>
    <w:rsid w:val="0011562C"/>
    <w:rsid w:val="001157A4"/>
    <w:rsid w:val="00115F59"/>
    <w:rsid w:val="001177FC"/>
    <w:rsid w:val="001226F4"/>
    <w:rsid w:val="00123A75"/>
    <w:rsid w:val="00127544"/>
    <w:rsid w:val="00127648"/>
    <w:rsid w:val="00130BCA"/>
    <w:rsid w:val="001310C2"/>
    <w:rsid w:val="0013568A"/>
    <w:rsid w:val="0013685B"/>
    <w:rsid w:val="00136F39"/>
    <w:rsid w:val="001373D7"/>
    <w:rsid w:val="00137D42"/>
    <w:rsid w:val="00140570"/>
    <w:rsid w:val="00143FAD"/>
    <w:rsid w:val="00144AC8"/>
    <w:rsid w:val="001451CB"/>
    <w:rsid w:val="0014721E"/>
    <w:rsid w:val="001503F0"/>
    <w:rsid w:val="0015370C"/>
    <w:rsid w:val="00154348"/>
    <w:rsid w:val="00154913"/>
    <w:rsid w:val="0015711B"/>
    <w:rsid w:val="00157897"/>
    <w:rsid w:val="00160775"/>
    <w:rsid w:val="0016593E"/>
    <w:rsid w:val="0016608A"/>
    <w:rsid w:val="00166335"/>
    <w:rsid w:val="00170C52"/>
    <w:rsid w:val="0017203F"/>
    <w:rsid w:val="001742B9"/>
    <w:rsid w:val="00175AD0"/>
    <w:rsid w:val="00181A9E"/>
    <w:rsid w:val="00181B7C"/>
    <w:rsid w:val="001829FB"/>
    <w:rsid w:val="00183B64"/>
    <w:rsid w:val="001902F7"/>
    <w:rsid w:val="001924C0"/>
    <w:rsid w:val="00192653"/>
    <w:rsid w:val="00194262"/>
    <w:rsid w:val="00195153"/>
    <w:rsid w:val="001A3711"/>
    <w:rsid w:val="001A56B8"/>
    <w:rsid w:val="001A5840"/>
    <w:rsid w:val="001A63A1"/>
    <w:rsid w:val="001A7343"/>
    <w:rsid w:val="001A738F"/>
    <w:rsid w:val="001A7C2F"/>
    <w:rsid w:val="001B1BBA"/>
    <w:rsid w:val="001B44B1"/>
    <w:rsid w:val="001B5BE0"/>
    <w:rsid w:val="001B7DF8"/>
    <w:rsid w:val="001C17B0"/>
    <w:rsid w:val="001C1AE6"/>
    <w:rsid w:val="001C1FA8"/>
    <w:rsid w:val="001C3426"/>
    <w:rsid w:val="001C3B7A"/>
    <w:rsid w:val="001C4E4A"/>
    <w:rsid w:val="001C53CA"/>
    <w:rsid w:val="001D302A"/>
    <w:rsid w:val="001D3509"/>
    <w:rsid w:val="001D4567"/>
    <w:rsid w:val="001D4577"/>
    <w:rsid w:val="001E1593"/>
    <w:rsid w:val="001E309D"/>
    <w:rsid w:val="001E4C55"/>
    <w:rsid w:val="001E5459"/>
    <w:rsid w:val="001E7182"/>
    <w:rsid w:val="001E7326"/>
    <w:rsid w:val="001F0D1F"/>
    <w:rsid w:val="001F0DF0"/>
    <w:rsid w:val="001F0E9A"/>
    <w:rsid w:val="001F1C96"/>
    <w:rsid w:val="001F4145"/>
    <w:rsid w:val="001F50C1"/>
    <w:rsid w:val="001F578C"/>
    <w:rsid w:val="001F6227"/>
    <w:rsid w:val="002008CA"/>
    <w:rsid w:val="00201370"/>
    <w:rsid w:val="00201877"/>
    <w:rsid w:val="0020199D"/>
    <w:rsid w:val="00202104"/>
    <w:rsid w:val="002026EE"/>
    <w:rsid w:val="00205B18"/>
    <w:rsid w:val="00207478"/>
    <w:rsid w:val="00213CAE"/>
    <w:rsid w:val="00214CF8"/>
    <w:rsid w:val="00216658"/>
    <w:rsid w:val="0021676D"/>
    <w:rsid w:val="00217B5D"/>
    <w:rsid w:val="00226CB1"/>
    <w:rsid w:val="00227E8A"/>
    <w:rsid w:val="00231D0D"/>
    <w:rsid w:val="00232246"/>
    <w:rsid w:val="00234314"/>
    <w:rsid w:val="002358CF"/>
    <w:rsid w:val="00235C21"/>
    <w:rsid w:val="00236322"/>
    <w:rsid w:val="002368E0"/>
    <w:rsid w:val="00236AA8"/>
    <w:rsid w:val="002418BD"/>
    <w:rsid w:val="00241C6D"/>
    <w:rsid w:val="0024250D"/>
    <w:rsid w:val="00242A51"/>
    <w:rsid w:val="002431C9"/>
    <w:rsid w:val="002448C3"/>
    <w:rsid w:val="00244C3A"/>
    <w:rsid w:val="0024782E"/>
    <w:rsid w:val="00250988"/>
    <w:rsid w:val="00250D3B"/>
    <w:rsid w:val="00251EA6"/>
    <w:rsid w:val="00254EA3"/>
    <w:rsid w:val="00257F9E"/>
    <w:rsid w:val="0026077C"/>
    <w:rsid w:val="00261015"/>
    <w:rsid w:val="00263961"/>
    <w:rsid w:val="0026470C"/>
    <w:rsid w:val="00267226"/>
    <w:rsid w:val="00267F4A"/>
    <w:rsid w:val="00273BED"/>
    <w:rsid w:val="002749E7"/>
    <w:rsid w:val="00277E56"/>
    <w:rsid w:val="0028052D"/>
    <w:rsid w:val="00282E08"/>
    <w:rsid w:val="00284146"/>
    <w:rsid w:val="00286336"/>
    <w:rsid w:val="00286763"/>
    <w:rsid w:val="00286996"/>
    <w:rsid w:val="00286C02"/>
    <w:rsid w:val="00286CDE"/>
    <w:rsid w:val="002875AD"/>
    <w:rsid w:val="00290A49"/>
    <w:rsid w:val="00294D6F"/>
    <w:rsid w:val="0029746D"/>
    <w:rsid w:val="002975E5"/>
    <w:rsid w:val="002A21F6"/>
    <w:rsid w:val="002A4AFA"/>
    <w:rsid w:val="002A61E6"/>
    <w:rsid w:val="002A6E32"/>
    <w:rsid w:val="002B15A7"/>
    <w:rsid w:val="002B1A6B"/>
    <w:rsid w:val="002B25F8"/>
    <w:rsid w:val="002B3595"/>
    <w:rsid w:val="002B3F15"/>
    <w:rsid w:val="002B54DC"/>
    <w:rsid w:val="002B5E03"/>
    <w:rsid w:val="002B5E41"/>
    <w:rsid w:val="002B61C3"/>
    <w:rsid w:val="002B6CD9"/>
    <w:rsid w:val="002C1F47"/>
    <w:rsid w:val="002C3179"/>
    <w:rsid w:val="002C5A99"/>
    <w:rsid w:val="002C7CE4"/>
    <w:rsid w:val="002D0AA3"/>
    <w:rsid w:val="002D2D55"/>
    <w:rsid w:val="002D3BBA"/>
    <w:rsid w:val="002D3E4F"/>
    <w:rsid w:val="002D5675"/>
    <w:rsid w:val="002D5821"/>
    <w:rsid w:val="002E1A0F"/>
    <w:rsid w:val="002E4BB4"/>
    <w:rsid w:val="002E55AE"/>
    <w:rsid w:val="002E5C80"/>
    <w:rsid w:val="002E61E9"/>
    <w:rsid w:val="002E6419"/>
    <w:rsid w:val="002F5ABC"/>
    <w:rsid w:val="002F5C36"/>
    <w:rsid w:val="0030288C"/>
    <w:rsid w:val="003028ED"/>
    <w:rsid w:val="003029B7"/>
    <w:rsid w:val="00303CCD"/>
    <w:rsid w:val="00310937"/>
    <w:rsid w:val="00310BBE"/>
    <w:rsid w:val="00317EF6"/>
    <w:rsid w:val="00320AEE"/>
    <w:rsid w:val="003220E0"/>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616B"/>
    <w:rsid w:val="00357286"/>
    <w:rsid w:val="00361867"/>
    <w:rsid w:val="00363E88"/>
    <w:rsid w:val="00363F09"/>
    <w:rsid w:val="00364310"/>
    <w:rsid w:val="003672BD"/>
    <w:rsid w:val="00370748"/>
    <w:rsid w:val="00373F3F"/>
    <w:rsid w:val="003743D7"/>
    <w:rsid w:val="00374870"/>
    <w:rsid w:val="00374DA7"/>
    <w:rsid w:val="00375B6B"/>
    <w:rsid w:val="003767C2"/>
    <w:rsid w:val="00376926"/>
    <w:rsid w:val="003771C9"/>
    <w:rsid w:val="0037752C"/>
    <w:rsid w:val="00383390"/>
    <w:rsid w:val="00383C70"/>
    <w:rsid w:val="00384E30"/>
    <w:rsid w:val="00387E1D"/>
    <w:rsid w:val="00390024"/>
    <w:rsid w:val="00390A10"/>
    <w:rsid w:val="00390CA2"/>
    <w:rsid w:val="003912FA"/>
    <w:rsid w:val="00392A29"/>
    <w:rsid w:val="00393FDE"/>
    <w:rsid w:val="003A073D"/>
    <w:rsid w:val="003A1469"/>
    <w:rsid w:val="003A1774"/>
    <w:rsid w:val="003A229A"/>
    <w:rsid w:val="003A3FD6"/>
    <w:rsid w:val="003A5216"/>
    <w:rsid w:val="003A6009"/>
    <w:rsid w:val="003A6151"/>
    <w:rsid w:val="003A6248"/>
    <w:rsid w:val="003A68AA"/>
    <w:rsid w:val="003A6BFE"/>
    <w:rsid w:val="003B0760"/>
    <w:rsid w:val="003B0804"/>
    <w:rsid w:val="003B2229"/>
    <w:rsid w:val="003B2565"/>
    <w:rsid w:val="003B4A07"/>
    <w:rsid w:val="003B7674"/>
    <w:rsid w:val="003C0A35"/>
    <w:rsid w:val="003C1A97"/>
    <w:rsid w:val="003C2541"/>
    <w:rsid w:val="003C3422"/>
    <w:rsid w:val="003C3E59"/>
    <w:rsid w:val="003C62C2"/>
    <w:rsid w:val="003C6BA7"/>
    <w:rsid w:val="003D0031"/>
    <w:rsid w:val="003D0739"/>
    <w:rsid w:val="003D29A0"/>
    <w:rsid w:val="003D45EC"/>
    <w:rsid w:val="003D4B4A"/>
    <w:rsid w:val="003D7857"/>
    <w:rsid w:val="003E09F5"/>
    <w:rsid w:val="003E0FF6"/>
    <w:rsid w:val="003E3129"/>
    <w:rsid w:val="003E3DBB"/>
    <w:rsid w:val="003E42A9"/>
    <w:rsid w:val="003E5EB8"/>
    <w:rsid w:val="003E67AA"/>
    <w:rsid w:val="003F074B"/>
    <w:rsid w:val="003F0ED1"/>
    <w:rsid w:val="003F4AF7"/>
    <w:rsid w:val="003F4FFC"/>
    <w:rsid w:val="003F58EC"/>
    <w:rsid w:val="004020F7"/>
    <w:rsid w:val="004046DC"/>
    <w:rsid w:val="0040644D"/>
    <w:rsid w:val="004077C7"/>
    <w:rsid w:val="004077CB"/>
    <w:rsid w:val="00415B8A"/>
    <w:rsid w:val="00416004"/>
    <w:rsid w:val="004160AA"/>
    <w:rsid w:val="004163D5"/>
    <w:rsid w:val="0041773D"/>
    <w:rsid w:val="00417C26"/>
    <w:rsid w:val="00424582"/>
    <w:rsid w:val="00425746"/>
    <w:rsid w:val="00425CAA"/>
    <w:rsid w:val="00427313"/>
    <w:rsid w:val="0043240F"/>
    <w:rsid w:val="004331CD"/>
    <w:rsid w:val="004378D1"/>
    <w:rsid w:val="004417EC"/>
    <w:rsid w:val="00442DF3"/>
    <w:rsid w:val="0044375A"/>
    <w:rsid w:val="00444644"/>
    <w:rsid w:val="004449CA"/>
    <w:rsid w:val="00445086"/>
    <w:rsid w:val="004462D6"/>
    <w:rsid w:val="00451069"/>
    <w:rsid w:val="004570FB"/>
    <w:rsid w:val="00466202"/>
    <w:rsid w:val="004667A6"/>
    <w:rsid w:val="004756D4"/>
    <w:rsid w:val="00476768"/>
    <w:rsid w:val="0047715A"/>
    <w:rsid w:val="00480331"/>
    <w:rsid w:val="00480E04"/>
    <w:rsid w:val="00481B8B"/>
    <w:rsid w:val="00481BB7"/>
    <w:rsid w:val="00483467"/>
    <w:rsid w:val="004845AF"/>
    <w:rsid w:val="00484A2E"/>
    <w:rsid w:val="0048524D"/>
    <w:rsid w:val="00485D4A"/>
    <w:rsid w:val="00486E6E"/>
    <w:rsid w:val="004871D7"/>
    <w:rsid w:val="00491504"/>
    <w:rsid w:val="004917DC"/>
    <w:rsid w:val="0049282A"/>
    <w:rsid w:val="00492FCC"/>
    <w:rsid w:val="00494ACD"/>
    <w:rsid w:val="004953A3"/>
    <w:rsid w:val="00497079"/>
    <w:rsid w:val="00497AF9"/>
    <w:rsid w:val="00497EE6"/>
    <w:rsid w:val="004A3F5E"/>
    <w:rsid w:val="004A6B1D"/>
    <w:rsid w:val="004A7306"/>
    <w:rsid w:val="004B0685"/>
    <w:rsid w:val="004B12D5"/>
    <w:rsid w:val="004B16FA"/>
    <w:rsid w:val="004B296F"/>
    <w:rsid w:val="004B3556"/>
    <w:rsid w:val="004B3A41"/>
    <w:rsid w:val="004B4349"/>
    <w:rsid w:val="004C7F71"/>
    <w:rsid w:val="004D4578"/>
    <w:rsid w:val="004D538D"/>
    <w:rsid w:val="004D7DF5"/>
    <w:rsid w:val="004E329C"/>
    <w:rsid w:val="004E4FBA"/>
    <w:rsid w:val="004E57D0"/>
    <w:rsid w:val="004E593D"/>
    <w:rsid w:val="004E5E40"/>
    <w:rsid w:val="004E6222"/>
    <w:rsid w:val="004F15CA"/>
    <w:rsid w:val="004F25F3"/>
    <w:rsid w:val="004F316E"/>
    <w:rsid w:val="004F3E6E"/>
    <w:rsid w:val="004F4B54"/>
    <w:rsid w:val="004F5B88"/>
    <w:rsid w:val="0050103C"/>
    <w:rsid w:val="00501083"/>
    <w:rsid w:val="00501852"/>
    <w:rsid w:val="005037DA"/>
    <w:rsid w:val="00506903"/>
    <w:rsid w:val="005070E7"/>
    <w:rsid w:val="005078EC"/>
    <w:rsid w:val="00510635"/>
    <w:rsid w:val="0051074A"/>
    <w:rsid w:val="00511195"/>
    <w:rsid w:val="005151C6"/>
    <w:rsid w:val="00522717"/>
    <w:rsid w:val="0052395F"/>
    <w:rsid w:val="0052411C"/>
    <w:rsid w:val="005257A9"/>
    <w:rsid w:val="00532A85"/>
    <w:rsid w:val="005373D0"/>
    <w:rsid w:val="005379CF"/>
    <w:rsid w:val="005403D3"/>
    <w:rsid w:val="005404F4"/>
    <w:rsid w:val="00540C45"/>
    <w:rsid w:val="00540D2E"/>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B00"/>
    <w:rsid w:val="00567E9D"/>
    <w:rsid w:val="00572B1A"/>
    <w:rsid w:val="00576712"/>
    <w:rsid w:val="00576BA8"/>
    <w:rsid w:val="005813D1"/>
    <w:rsid w:val="00581D43"/>
    <w:rsid w:val="00581DA5"/>
    <w:rsid w:val="00582642"/>
    <w:rsid w:val="00583153"/>
    <w:rsid w:val="00583AB8"/>
    <w:rsid w:val="00584890"/>
    <w:rsid w:val="00586C2B"/>
    <w:rsid w:val="00586F53"/>
    <w:rsid w:val="005876B2"/>
    <w:rsid w:val="00590BAC"/>
    <w:rsid w:val="00592E67"/>
    <w:rsid w:val="00592F0F"/>
    <w:rsid w:val="00593891"/>
    <w:rsid w:val="005957EF"/>
    <w:rsid w:val="00597059"/>
    <w:rsid w:val="005A1EAB"/>
    <w:rsid w:val="005A3BDF"/>
    <w:rsid w:val="005A5F20"/>
    <w:rsid w:val="005A617F"/>
    <w:rsid w:val="005A6CFC"/>
    <w:rsid w:val="005A766E"/>
    <w:rsid w:val="005B2E7B"/>
    <w:rsid w:val="005B5922"/>
    <w:rsid w:val="005B606C"/>
    <w:rsid w:val="005B6855"/>
    <w:rsid w:val="005B7477"/>
    <w:rsid w:val="005C0949"/>
    <w:rsid w:val="005C1478"/>
    <w:rsid w:val="005C177B"/>
    <w:rsid w:val="005C2296"/>
    <w:rsid w:val="005C6703"/>
    <w:rsid w:val="005C6856"/>
    <w:rsid w:val="005C69DF"/>
    <w:rsid w:val="005C7461"/>
    <w:rsid w:val="005D003C"/>
    <w:rsid w:val="005D1347"/>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6AB3"/>
    <w:rsid w:val="005F75BB"/>
    <w:rsid w:val="005F760E"/>
    <w:rsid w:val="00600D18"/>
    <w:rsid w:val="00601D33"/>
    <w:rsid w:val="006031A9"/>
    <w:rsid w:val="006045E7"/>
    <w:rsid w:val="00604C25"/>
    <w:rsid w:val="00605CB8"/>
    <w:rsid w:val="00610268"/>
    <w:rsid w:val="006109AA"/>
    <w:rsid w:val="00611E16"/>
    <w:rsid w:val="0061231A"/>
    <w:rsid w:val="00613717"/>
    <w:rsid w:val="00613CE7"/>
    <w:rsid w:val="006145EE"/>
    <w:rsid w:val="006155CF"/>
    <w:rsid w:val="00616CB8"/>
    <w:rsid w:val="0061700C"/>
    <w:rsid w:val="006172E9"/>
    <w:rsid w:val="00617B66"/>
    <w:rsid w:val="00617DDC"/>
    <w:rsid w:val="00620255"/>
    <w:rsid w:val="006213CE"/>
    <w:rsid w:val="0062168E"/>
    <w:rsid w:val="00622A22"/>
    <w:rsid w:val="006241E8"/>
    <w:rsid w:val="006258EC"/>
    <w:rsid w:val="00627EDE"/>
    <w:rsid w:val="006336B4"/>
    <w:rsid w:val="00635974"/>
    <w:rsid w:val="006366B8"/>
    <w:rsid w:val="00637338"/>
    <w:rsid w:val="00642620"/>
    <w:rsid w:val="00642895"/>
    <w:rsid w:val="00642B17"/>
    <w:rsid w:val="00643159"/>
    <w:rsid w:val="006444CC"/>
    <w:rsid w:val="00646B48"/>
    <w:rsid w:val="00654106"/>
    <w:rsid w:val="00654C31"/>
    <w:rsid w:val="00655411"/>
    <w:rsid w:val="00660CD5"/>
    <w:rsid w:val="00660F9E"/>
    <w:rsid w:val="0066349A"/>
    <w:rsid w:val="006639BC"/>
    <w:rsid w:val="00671777"/>
    <w:rsid w:val="00672B62"/>
    <w:rsid w:val="00674778"/>
    <w:rsid w:val="00676AC2"/>
    <w:rsid w:val="006777B0"/>
    <w:rsid w:val="006819C2"/>
    <w:rsid w:val="00682880"/>
    <w:rsid w:val="00683E88"/>
    <w:rsid w:val="006872DE"/>
    <w:rsid w:val="006876CD"/>
    <w:rsid w:val="00687945"/>
    <w:rsid w:val="00687C75"/>
    <w:rsid w:val="0069325E"/>
    <w:rsid w:val="006932B7"/>
    <w:rsid w:val="006942B3"/>
    <w:rsid w:val="006957D4"/>
    <w:rsid w:val="00696709"/>
    <w:rsid w:val="0069686F"/>
    <w:rsid w:val="006969CF"/>
    <w:rsid w:val="00697834"/>
    <w:rsid w:val="00697D6D"/>
    <w:rsid w:val="006A5279"/>
    <w:rsid w:val="006A5F93"/>
    <w:rsid w:val="006B09AA"/>
    <w:rsid w:val="006B18C6"/>
    <w:rsid w:val="006B266A"/>
    <w:rsid w:val="006B3653"/>
    <w:rsid w:val="006B5B16"/>
    <w:rsid w:val="006B60D4"/>
    <w:rsid w:val="006B6ACC"/>
    <w:rsid w:val="006C132D"/>
    <w:rsid w:val="006C3247"/>
    <w:rsid w:val="006C4541"/>
    <w:rsid w:val="006C5C4D"/>
    <w:rsid w:val="006C6DB8"/>
    <w:rsid w:val="006D28D8"/>
    <w:rsid w:val="006D4CEE"/>
    <w:rsid w:val="006D4DB8"/>
    <w:rsid w:val="006D5801"/>
    <w:rsid w:val="006D73E5"/>
    <w:rsid w:val="006E128E"/>
    <w:rsid w:val="006E1565"/>
    <w:rsid w:val="006F5ECE"/>
    <w:rsid w:val="006F6578"/>
    <w:rsid w:val="006F78F6"/>
    <w:rsid w:val="007003BF"/>
    <w:rsid w:val="00701736"/>
    <w:rsid w:val="007044CC"/>
    <w:rsid w:val="00706E73"/>
    <w:rsid w:val="00711464"/>
    <w:rsid w:val="00711655"/>
    <w:rsid w:val="007126E5"/>
    <w:rsid w:val="00714D13"/>
    <w:rsid w:val="00715E62"/>
    <w:rsid w:val="007173AA"/>
    <w:rsid w:val="0071777B"/>
    <w:rsid w:val="00720935"/>
    <w:rsid w:val="007226CE"/>
    <w:rsid w:val="00723810"/>
    <w:rsid w:val="00724739"/>
    <w:rsid w:val="00725AC2"/>
    <w:rsid w:val="00725FEB"/>
    <w:rsid w:val="00731FE9"/>
    <w:rsid w:val="00732EB1"/>
    <w:rsid w:val="00733376"/>
    <w:rsid w:val="00734ADA"/>
    <w:rsid w:val="00735579"/>
    <w:rsid w:val="007365DA"/>
    <w:rsid w:val="0074102A"/>
    <w:rsid w:val="0074253E"/>
    <w:rsid w:val="00744749"/>
    <w:rsid w:val="00744E24"/>
    <w:rsid w:val="00750089"/>
    <w:rsid w:val="00750265"/>
    <w:rsid w:val="00750B4A"/>
    <w:rsid w:val="007525AB"/>
    <w:rsid w:val="00752906"/>
    <w:rsid w:val="007529D1"/>
    <w:rsid w:val="0075349D"/>
    <w:rsid w:val="00753828"/>
    <w:rsid w:val="0075540E"/>
    <w:rsid w:val="007561BA"/>
    <w:rsid w:val="0075623F"/>
    <w:rsid w:val="00764E48"/>
    <w:rsid w:val="00765740"/>
    <w:rsid w:val="0076785F"/>
    <w:rsid w:val="007705D5"/>
    <w:rsid w:val="0077215F"/>
    <w:rsid w:val="00772F03"/>
    <w:rsid w:val="0077350C"/>
    <w:rsid w:val="0077353D"/>
    <w:rsid w:val="007744A7"/>
    <w:rsid w:val="00774F96"/>
    <w:rsid w:val="007760BA"/>
    <w:rsid w:val="00776DF6"/>
    <w:rsid w:val="00780B46"/>
    <w:rsid w:val="007831CE"/>
    <w:rsid w:val="007836BC"/>
    <w:rsid w:val="00783824"/>
    <w:rsid w:val="0078469D"/>
    <w:rsid w:val="00784928"/>
    <w:rsid w:val="0078541D"/>
    <w:rsid w:val="00785863"/>
    <w:rsid w:val="00785BDB"/>
    <w:rsid w:val="007861FF"/>
    <w:rsid w:val="00786C2E"/>
    <w:rsid w:val="007913BB"/>
    <w:rsid w:val="007921F3"/>
    <w:rsid w:val="00793823"/>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3A2A"/>
    <w:rsid w:val="007C40E2"/>
    <w:rsid w:val="007C4598"/>
    <w:rsid w:val="007C48E3"/>
    <w:rsid w:val="007D2938"/>
    <w:rsid w:val="007D2EF2"/>
    <w:rsid w:val="007D33E2"/>
    <w:rsid w:val="007D34FC"/>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7F7893"/>
    <w:rsid w:val="008009DE"/>
    <w:rsid w:val="00800FE5"/>
    <w:rsid w:val="00801A84"/>
    <w:rsid w:val="008037AC"/>
    <w:rsid w:val="00805046"/>
    <w:rsid w:val="00806DCB"/>
    <w:rsid w:val="00812655"/>
    <w:rsid w:val="00813CE2"/>
    <w:rsid w:val="00814C2C"/>
    <w:rsid w:val="0081658D"/>
    <w:rsid w:val="0082500B"/>
    <w:rsid w:val="00826EF5"/>
    <w:rsid w:val="00827833"/>
    <w:rsid w:val="00827E7C"/>
    <w:rsid w:val="00830569"/>
    <w:rsid w:val="00833C85"/>
    <w:rsid w:val="00834A0D"/>
    <w:rsid w:val="00834F78"/>
    <w:rsid w:val="00837359"/>
    <w:rsid w:val="00840804"/>
    <w:rsid w:val="00841BFE"/>
    <w:rsid w:val="00850D5B"/>
    <w:rsid w:val="0085237F"/>
    <w:rsid w:val="00852D23"/>
    <w:rsid w:val="00857722"/>
    <w:rsid w:val="00860115"/>
    <w:rsid w:val="00860B2B"/>
    <w:rsid w:val="00861E53"/>
    <w:rsid w:val="00861FC3"/>
    <w:rsid w:val="00864A5F"/>
    <w:rsid w:val="00865D44"/>
    <w:rsid w:val="008665C9"/>
    <w:rsid w:val="008728FE"/>
    <w:rsid w:val="0087321F"/>
    <w:rsid w:val="00875611"/>
    <w:rsid w:val="0087636F"/>
    <w:rsid w:val="00877ADA"/>
    <w:rsid w:val="00882C86"/>
    <w:rsid w:val="00882D19"/>
    <w:rsid w:val="00882D1D"/>
    <w:rsid w:val="008840CF"/>
    <w:rsid w:val="008843A2"/>
    <w:rsid w:val="00884CD8"/>
    <w:rsid w:val="008857D4"/>
    <w:rsid w:val="00886B7D"/>
    <w:rsid w:val="00890E4E"/>
    <w:rsid w:val="00891B48"/>
    <w:rsid w:val="00891BDC"/>
    <w:rsid w:val="00893411"/>
    <w:rsid w:val="00893881"/>
    <w:rsid w:val="00894331"/>
    <w:rsid w:val="00894FE3"/>
    <w:rsid w:val="00895771"/>
    <w:rsid w:val="0089681F"/>
    <w:rsid w:val="00896D0A"/>
    <w:rsid w:val="008A12C0"/>
    <w:rsid w:val="008A134C"/>
    <w:rsid w:val="008A1A77"/>
    <w:rsid w:val="008A3146"/>
    <w:rsid w:val="008A5B0A"/>
    <w:rsid w:val="008A75C0"/>
    <w:rsid w:val="008A775B"/>
    <w:rsid w:val="008B0108"/>
    <w:rsid w:val="008B2CEB"/>
    <w:rsid w:val="008B2DF8"/>
    <w:rsid w:val="008B46B1"/>
    <w:rsid w:val="008B5E4C"/>
    <w:rsid w:val="008B79F4"/>
    <w:rsid w:val="008B7FBF"/>
    <w:rsid w:val="008C1012"/>
    <w:rsid w:val="008C354A"/>
    <w:rsid w:val="008C6E68"/>
    <w:rsid w:val="008C7D83"/>
    <w:rsid w:val="008C7F48"/>
    <w:rsid w:val="008D4416"/>
    <w:rsid w:val="008D49B9"/>
    <w:rsid w:val="008E10DD"/>
    <w:rsid w:val="008E1C9A"/>
    <w:rsid w:val="008E33BE"/>
    <w:rsid w:val="008E4062"/>
    <w:rsid w:val="008E57C7"/>
    <w:rsid w:val="008E716E"/>
    <w:rsid w:val="008E740D"/>
    <w:rsid w:val="008E7C0C"/>
    <w:rsid w:val="008F14EC"/>
    <w:rsid w:val="008F29ED"/>
    <w:rsid w:val="008F4559"/>
    <w:rsid w:val="008F739B"/>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842"/>
    <w:rsid w:val="00921D8D"/>
    <w:rsid w:val="00926776"/>
    <w:rsid w:val="00926C3F"/>
    <w:rsid w:val="0092762E"/>
    <w:rsid w:val="009300B7"/>
    <w:rsid w:val="0093331C"/>
    <w:rsid w:val="00933770"/>
    <w:rsid w:val="00933A9C"/>
    <w:rsid w:val="00937278"/>
    <w:rsid w:val="0093795C"/>
    <w:rsid w:val="00941821"/>
    <w:rsid w:val="009419B1"/>
    <w:rsid w:val="00941CBE"/>
    <w:rsid w:val="00943151"/>
    <w:rsid w:val="00943B67"/>
    <w:rsid w:val="00943DD0"/>
    <w:rsid w:val="00946721"/>
    <w:rsid w:val="00947AE1"/>
    <w:rsid w:val="00947B44"/>
    <w:rsid w:val="009600A5"/>
    <w:rsid w:val="0096032B"/>
    <w:rsid w:val="00960F55"/>
    <w:rsid w:val="00962659"/>
    <w:rsid w:val="00962B27"/>
    <w:rsid w:val="009645BB"/>
    <w:rsid w:val="009655BC"/>
    <w:rsid w:val="00965A27"/>
    <w:rsid w:val="009664C3"/>
    <w:rsid w:val="00971415"/>
    <w:rsid w:val="00973801"/>
    <w:rsid w:val="00976D36"/>
    <w:rsid w:val="009814D3"/>
    <w:rsid w:val="00982897"/>
    <w:rsid w:val="009853C6"/>
    <w:rsid w:val="00985963"/>
    <w:rsid w:val="00985AB1"/>
    <w:rsid w:val="009863A1"/>
    <w:rsid w:val="00986DC7"/>
    <w:rsid w:val="009871BD"/>
    <w:rsid w:val="009874DD"/>
    <w:rsid w:val="00987F78"/>
    <w:rsid w:val="00990113"/>
    <w:rsid w:val="009911E3"/>
    <w:rsid w:val="00997C2A"/>
    <w:rsid w:val="009A2088"/>
    <w:rsid w:val="009A394B"/>
    <w:rsid w:val="009B4193"/>
    <w:rsid w:val="009B6860"/>
    <w:rsid w:val="009B748D"/>
    <w:rsid w:val="009C093E"/>
    <w:rsid w:val="009C166F"/>
    <w:rsid w:val="009C2532"/>
    <w:rsid w:val="009C499C"/>
    <w:rsid w:val="009C504F"/>
    <w:rsid w:val="009C774D"/>
    <w:rsid w:val="009D1D09"/>
    <w:rsid w:val="009D25F4"/>
    <w:rsid w:val="009D4B7C"/>
    <w:rsid w:val="009D5AEE"/>
    <w:rsid w:val="009E05ED"/>
    <w:rsid w:val="009E0CA4"/>
    <w:rsid w:val="009E194E"/>
    <w:rsid w:val="009E2E2F"/>
    <w:rsid w:val="009E315A"/>
    <w:rsid w:val="009E53C6"/>
    <w:rsid w:val="009E64A5"/>
    <w:rsid w:val="009E7B42"/>
    <w:rsid w:val="009F0B10"/>
    <w:rsid w:val="009F1AD0"/>
    <w:rsid w:val="009F4832"/>
    <w:rsid w:val="009F597E"/>
    <w:rsid w:val="009F5C6E"/>
    <w:rsid w:val="00A001D8"/>
    <w:rsid w:val="00A01477"/>
    <w:rsid w:val="00A01A5C"/>
    <w:rsid w:val="00A0430D"/>
    <w:rsid w:val="00A05052"/>
    <w:rsid w:val="00A0748E"/>
    <w:rsid w:val="00A100D2"/>
    <w:rsid w:val="00A13A9E"/>
    <w:rsid w:val="00A15859"/>
    <w:rsid w:val="00A1606A"/>
    <w:rsid w:val="00A164A8"/>
    <w:rsid w:val="00A16E7D"/>
    <w:rsid w:val="00A17D19"/>
    <w:rsid w:val="00A17D40"/>
    <w:rsid w:val="00A21170"/>
    <w:rsid w:val="00A217C2"/>
    <w:rsid w:val="00A236C4"/>
    <w:rsid w:val="00A24AF0"/>
    <w:rsid w:val="00A25A33"/>
    <w:rsid w:val="00A26021"/>
    <w:rsid w:val="00A271E9"/>
    <w:rsid w:val="00A33D77"/>
    <w:rsid w:val="00A33F39"/>
    <w:rsid w:val="00A37FBD"/>
    <w:rsid w:val="00A4011E"/>
    <w:rsid w:val="00A430AE"/>
    <w:rsid w:val="00A46E7A"/>
    <w:rsid w:val="00A46F8A"/>
    <w:rsid w:val="00A50AB6"/>
    <w:rsid w:val="00A51853"/>
    <w:rsid w:val="00A52B7F"/>
    <w:rsid w:val="00A52D96"/>
    <w:rsid w:val="00A5382D"/>
    <w:rsid w:val="00A546FD"/>
    <w:rsid w:val="00A57F36"/>
    <w:rsid w:val="00A62BD6"/>
    <w:rsid w:val="00A64214"/>
    <w:rsid w:val="00A64238"/>
    <w:rsid w:val="00A665D1"/>
    <w:rsid w:val="00A67E3A"/>
    <w:rsid w:val="00A70640"/>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F6A"/>
    <w:rsid w:val="00A96DF4"/>
    <w:rsid w:val="00A97EA4"/>
    <w:rsid w:val="00AA0DC5"/>
    <w:rsid w:val="00AA5142"/>
    <w:rsid w:val="00AA780D"/>
    <w:rsid w:val="00AB0D22"/>
    <w:rsid w:val="00AB1AF5"/>
    <w:rsid w:val="00AB1F5E"/>
    <w:rsid w:val="00AB2C3E"/>
    <w:rsid w:val="00AB3953"/>
    <w:rsid w:val="00AB4207"/>
    <w:rsid w:val="00AB4978"/>
    <w:rsid w:val="00AB5E9F"/>
    <w:rsid w:val="00AB7C07"/>
    <w:rsid w:val="00AB7F99"/>
    <w:rsid w:val="00AC30FF"/>
    <w:rsid w:val="00AC43EF"/>
    <w:rsid w:val="00AC50A6"/>
    <w:rsid w:val="00AC5488"/>
    <w:rsid w:val="00AC608C"/>
    <w:rsid w:val="00AD0E5B"/>
    <w:rsid w:val="00AD38A5"/>
    <w:rsid w:val="00AD476B"/>
    <w:rsid w:val="00AD6BE6"/>
    <w:rsid w:val="00AD7A3F"/>
    <w:rsid w:val="00AE4275"/>
    <w:rsid w:val="00AE5E95"/>
    <w:rsid w:val="00AE6903"/>
    <w:rsid w:val="00AE6FC3"/>
    <w:rsid w:val="00AE735E"/>
    <w:rsid w:val="00AF0716"/>
    <w:rsid w:val="00AF0A4B"/>
    <w:rsid w:val="00AF2752"/>
    <w:rsid w:val="00AF3A9C"/>
    <w:rsid w:val="00AF55C0"/>
    <w:rsid w:val="00AF6D1A"/>
    <w:rsid w:val="00AF7C65"/>
    <w:rsid w:val="00B03D60"/>
    <w:rsid w:val="00B0643E"/>
    <w:rsid w:val="00B103C0"/>
    <w:rsid w:val="00B10524"/>
    <w:rsid w:val="00B1122D"/>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4282"/>
    <w:rsid w:val="00B452FB"/>
    <w:rsid w:val="00B45E28"/>
    <w:rsid w:val="00B4642C"/>
    <w:rsid w:val="00B4721E"/>
    <w:rsid w:val="00B47B7E"/>
    <w:rsid w:val="00B47F6D"/>
    <w:rsid w:val="00B54679"/>
    <w:rsid w:val="00B54BF6"/>
    <w:rsid w:val="00B54EE5"/>
    <w:rsid w:val="00B573D2"/>
    <w:rsid w:val="00B605AE"/>
    <w:rsid w:val="00B607A7"/>
    <w:rsid w:val="00B63A0C"/>
    <w:rsid w:val="00B65143"/>
    <w:rsid w:val="00B67A41"/>
    <w:rsid w:val="00B74425"/>
    <w:rsid w:val="00B748A1"/>
    <w:rsid w:val="00B77BDE"/>
    <w:rsid w:val="00B80507"/>
    <w:rsid w:val="00B8060D"/>
    <w:rsid w:val="00B80DE9"/>
    <w:rsid w:val="00B8149C"/>
    <w:rsid w:val="00B8220F"/>
    <w:rsid w:val="00B82318"/>
    <w:rsid w:val="00B86166"/>
    <w:rsid w:val="00B861F7"/>
    <w:rsid w:val="00B90128"/>
    <w:rsid w:val="00B90A8D"/>
    <w:rsid w:val="00B911B5"/>
    <w:rsid w:val="00B9274D"/>
    <w:rsid w:val="00B961ED"/>
    <w:rsid w:val="00BA3E95"/>
    <w:rsid w:val="00BB2A7C"/>
    <w:rsid w:val="00BB2F52"/>
    <w:rsid w:val="00BB760C"/>
    <w:rsid w:val="00BC235F"/>
    <w:rsid w:val="00BC254C"/>
    <w:rsid w:val="00BC27A2"/>
    <w:rsid w:val="00BC2FC8"/>
    <w:rsid w:val="00BC30F6"/>
    <w:rsid w:val="00BC384B"/>
    <w:rsid w:val="00BC40AC"/>
    <w:rsid w:val="00BC7B79"/>
    <w:rsid w:val="00BD1CBE"/>
    <w:rsid w:val="00BD2995"/>
    <w:rsid w:val="00BD3419"/>
    <w:rsid w:val="00BD366F"/>
    <w:rsid w:val="00BD4CF9"/>
    <w:rsid w:val="00BD5DF3"/>
    <w:rsid w:val="00BE073E"/>
    <w:rsid w:val="00BE0C9C"/>
    <w:rsid w:val="00BE2993"/>
    <w:rsid w:val="00BE2CC4"/>
    <w:rsid w:val="00BE35CE"/>
    <w:rsid w:val="00BE3841"/>
    <w:rsid w:val="00BE3DA3"/>
    <w:rsid w:val="00BE4A8D"/>
    <w:rsid w:val="00BE6EF3"/>
    <w:rsid w:val="00BE7CC9"/>
    <w:rsid w:val="00BE7FE8"/>
    <w:rsid w:val="00BF0FE2"/>
    <w:rsid w:val="00BF3BC7"/>
    <w:rsid w:val="00BF5D8C"/>
    <w:rsid w:val="00BF6D0B"/>
    <w:rsid w:val="00C012B2"/>
    <w:rsid w:val="00C02A1E"/>
    <w:rsid w:val="00C03169"/>
    <w:rsid w:val="00C05F39"/>
    <w:rsid w:val="00C07525"/>
    <w:rsid w:val="00C07E32"/>
    <w:rsid w:val="00C1186E"/>
    <w:rsid w:val="00C12CE9"/>
    <w:rsid w:val="00C12D87"/>
    <w:rsid w:val="00C13257"/>
    <w:rsid w:val="00C141B9"/>
    <w:rsid w:val="00C14B69"/>
    <w:rsid w:val="00C159B8"/>
    <w:rsid w:val="00C1663F"/>
    <w:rsid w:val="00C2086D"/>
    <w:rsid w:val="00C20DAF"/>
    <w:rsid w:val="00C2429B"/>
    <w:rsid w:val="00C25FC3"/>
    <w:rsid w:val="00C26A93"/>
    <w:rsid w:val="00C31BDA"/>
    <w:rsid w:val="00C3443D"/>
    <w:rsid w:val="00C34670"/>
    <w:rsid w:val="00C34B3B"/>
    <w:rsid w:val="00C35573"/>
    <w:rsid w:val="00C37D2A"/>
    <w:rsid w:val="00C405C8"/>
    <w:rsid w:val="00C41426"/>
    <w:rsid w:val="00C4194C"/>
    <w:rsid w:val="00C44426"/>
    <w:rsid w:val="00C44935"/>
    <w:rsid w:val="00C47AC9"/>
    <w:rsid w:val="00C506BC"/>
    <w:rsid w:val="00C514CD"/>
    <w:rsid w:val="00C5154D"/>
    <w:rsid w:val="00C52618"/>
    <w:rsid w:val="00C52F37"/>
    <w:rsid w:val="00C60882"/>
    <w:rsid w:val="00C60C84"/>
    <w:rsid w:val="00C633E3"/>
    <w:rsid w:val="00C63D91"/>
    <w:rsid w:val="00C64304"/>
    <w:rsid w:val="00C6681A"/>
    <w:rsid w:val="00C6741A"/>
    <w:rsid w:val="00C6792D"/>
    <w:rsid w:val="00C702C9"/>
    <w:rsid w:val="00C714C3"/>
    <w:rsid w:val="00C74B92"/>
    <w:rsid w:val="00C7628E"/>
    <w:rsid w:val="00C77C2B"/>
    <w:rsid w:val="00C8057C"/>
    <w:rsid w:val="00C815C6"/>
    <w:rsid w:val="00C81E23"/>
    <w:rsid w:val="00C8283F"/>
    <w:rsid w:val="00C833B2"/>
    <w:rsid w:val="00C83B96"/>
    <w:rsid w:val="00C90319"/>
    <w:rsid w:val="00C90C64"/>
    <w:rsid w:val="00C91086"/>
    <w:rsid w:val="00C92FAB"/>
    <w:rsid w:val="00C93C1D"/>
    <w:rsid w:val="00C96FC2"/>
    <w:rsid w:val="00CA0A68"/>
    <w:rsid w:val="00CA0FDE"/>
    <w:rsid w:val="00CA2693"/>
    <w:rsid w:val="00CA2A87"/>
    <w:rsid w:val="00CA381C"/>
    <w:rsid w:val="00CA590A"/>
    <w:rsid w:val="00CB0674"/>
    <w:rsid w:val="00CB5472"/>
    <w:rsid w:val="00CB5CAE"/>
    <w:rsid w:val="00CB6009"/>
    <w:rsid w:val="00CC024F"/>
    <w:rsid w:val="00CC4DE3"/>
    <w:rsid w:val="00CC736B"/>
    <w:rsid w:val="00CD1694"/>
    <w:rsid w:val="00CD479D"/>
    <w:rsid w:val="00CD5E7F"/>
    <w:rsid w:val="00CD63D8"/>
    <w:rsid w:val="00CD6676"/>
    <w:rsid w:val="00CD6919"/>
    <w:rsid w:val="00CE132D"/>
    <w:rsid w:val="00CE268C"/>
    <w:rsid w:val="00CE2FD8"/>
    <w:rsid w:val="00CE497D"/>
    <w:rsid w:val="00CE50D2"/>
    <w:rsid w:val="00CE5BD7"/>
    <w:rsid w:val="00CE5C6B"/>
    <w:rsid w:val="00CE6433"/>
    <w:rsid w:val="00CE7C96"/>
    <w:rsid w:val="00CF00F7"/>
    <w:rsid w:val="00CF2AC3"/>
    <w:rsid w:val="00CF32EC"/>
    <w:rsid w:val="00CF4F66"/>
    <w:rsid w:val="00CF5BE3"/>
    <w:rsid w:val="00CF6F51"/>
    <w:rsid w:val="00D005A1"/>
    <w:rsid w:val="00D01702"/>
    <w:rsid w:val="00D04C40"/>
    <w:rsid w:val="00D104E7"/>
    <w:rsid w:val="00D111DB"/>
    <w:rsid w:val="00D1296E"/>
    <w:rsid w:val="00D12D0B"/>
    <w:rsid w:val="00D14916"/>
    <w:rsid w:val="00D15BFD"/>
    <w:rsid w:val="00D16E7C"/>
    <w:rsid w:val="00D1725B"/>
    <w:rsid w:val="00D17732"/>
    <w:rsid w:val="00D17CB6"/>
    <w:rsid w:val="00D17FA9"/>
    <w:rsid w:val="00D23019"/>
    <w:rsid w:val="00D23333"/>
    <w:rsid w:val="00D23CC9"/>
    <w:rsid w:val="00D23F86"/>
    <w:rsid w:val="00D2661B"/>
    <w:rsid w:val="00D26DBD"/>
    <w:rsid w:val="00D27051"/>
    <w:rsid w:val="00D27C36"/>
    <w:rsid w:val="00D30730"/>
    <w:rsid w:val="00D3150A"/>
    <w:rsid w:val="00D31539"/>
    <w:rsid w:val="00D3478A"/>
    <w:rsid w:val="00D353F4"/>
    <w:rsid w:val="00D36727"/>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62F"/>
    <w:rsid w:val="00D62D95"/>
    <w:rsid w:val="00D65561"/>
    <w:rsid w:val="00D659B5"/>
    <w:rsid w:val="00D66881"/>
    <w:rsid w:val="00D70322"/>
    <w:rsid w:val="00D7057C"/>
    <w:rsid w:val="00D70CDA"/>
    <w:rsid w:val="00D71B9D"/>
    <w:rsid w:val="00D73234"/>
    <w:rsid w:val="00D73293"/>
    <w:rsid w:val="00D7554E"/>
    <w:rsid w:val="00D80643"/>
    <w:rsid w:val="00D80B6D"/>
    <w:rsid w:val="00D815FD"/>
    <w:rsid w:val="00D81E34"/>
    <w:rsid w:val="00D82757"/>
    <w:rsid w:val="00D8466C"/>
    <w:rsid w:val="00D86B58"/>
    <w:rsid w:val="00D8766D"/>
    <w:rsid w:val="00D900FE"/>
    <w:rsid w:val="00D91804"/>
    <w:rsid w:val="00D94B4E"/>
    <w:rsid w:val="00D97236"/>
    <w:rsid w:val="00DA1CE8"/>
    <w:rsid w:val="00DA25C6"/>
    <w:rsid w:val="00DA26DC"/>
    <w:rsid w:val="00DA42C0"/>
    <w:rsid w:val="00DA67CC"/>
    <w:rsid w:val="00DB2768"/>
    <w:rsid w:val="00DB2F8F"/>
    <w:rsid w:val="00DB366F"/>
    <w:rsid w:val="00DB3A41"/>
    <w:rsid w:val="00DB5652"/>
    <w:rsid w:val="00DB5796"/>
    <w:rsid w:val="00DB5A10"/>
    <w:rsid w:val="00DB7E85"/>
    <w:rsid w:val="00DC10F7"/>
    <w:rsid w:val="00DC2054"/>
    <w:rsid w:val="00DC36DA"/>
    <w:rsid w:val="00DC628B"/>
    <w:rsid w:val="00DC672E"/>
    <w:rsid w:val="00DC799A"/>
    <w:rsid w:val="00DD03C9"/>
    <w:rsid w:val="00DD077B"/>
    <w:rsid w:val="00DD1042"/>
    <w:rsid w:val="00DD1726"/>
    <w:rsid w:val="00DD2A4B"/>
    <w:rsid w:val="00DD57BF"/>
    <w:rsid w:val="00DD625B"/>
    <w:rsid w:val="00DE0AAC"/>
    <w:rsid w:val="00DE0E0A"/>
    <w:rsid w:val="00DE17F9"/>
    <w:rsid w:val="00DE2199"/>
    <w:rsid w:val="00DE3001"/>
    <w:rsid w:val="00DE362C"/>
    <w:rsid w:val="00DE4357"/>
    <w:rsid w:val="00DE467F"/>
    <w:rsid w:val="00DE4C7A"/>
    <w:rsid w:val="00DE551F"/>
    <w:rsid w:val="00DE598A"/>
    <w:rsid w:val="00DE59DB"/>
    <w:rsid w:val="00DF0C39"/>
    <w:rsid w:val="00DF109C"/>
    <w:rsid w:val="00DF1D08"/>
    <w:rsid w:val="00DF45B5"/>
    <w:rsid w:val="00DF59DC"/>
    <w:rsid w:val="00DF6529"/>
    <w:rsid w:val="00DF6BE2"/>
    <w:rsid w:val="00DF71A7"/>
    <w:rsid w:val="00E00017"/>
    <w:rsid w:val="00E0008F"/>
    <w:rsid w:val="00E000A1"/>
    <w:rsid w:val="00E009C9"/>
    <w:rsid w:val="00E0156A"/>
    <w:rsid w:val="00E01A7E"/>
    <w:rsid w:val="00E0376A"/>
    <w:rsid w:val="00E0567C"/>
    <w:rsid w:val="00E07D0B"/>
    <w:rsid w:val="00E100DA"/>
    <w:rsid w:val="00E10B98"/>
    <w:rsid w:val="00E11ADF"/>
    <w:rsid w:val="00E11DFD"/>
    <w:rsid w:val="00E20876"/>
    <w:rsid w:val="00E20DBF"/>
    <w:rsid w:val="00E22C96"/>
    <w:rsid w:val="00E23AD3"/>
    <w:rsid w:val="00E23BF5"/>
    <w:rsid w:val="00E30359"/>
    <w:rsid w:val="00E32A9C"/>
    <w:rsid w:val="00E363FA"/>
    <w:rsid w:val="00E37E74"/>
    <w:rsid w:val="00E40CE0"/>
    <w:rsid w:val="00E41AA0"/>
    <w:rsid w:val="00E448CA"/>
    <w:rsid w:val="00E513A5"/>
    <w:rsid w:val="00E52B5C"/>
    <w:rsid w:val="00E553FF"/>
    <w:rsid w:val="00E55BA1"/>
    <w:rsid w:val="00E57977"/>
    <w:rsid w:val="00E60000"/>
    <w:rsid w:val="00E6092C"/>
    <w:rsid w:val="00E61637"/>
    <w:rsid w:val="00E6211B"/>
    <w:rsid w:val="00E637BD"/>
    <w:rsid w:val="00E63FBA"/>
    <w:rsid w:val="00E645AA"/>
    <w:rsid w:val="00E655C4"/>
    <w:rsid w:val="00E67D31"/>
    <w:rsid w:val="00E714F7"/>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4071"/>
    <w:rsid w:val="00EB512A"/>
    <w:rsid w:val="00EB5749"/>
    <w:rsid w:val="00EB5D04"/>
    <w:rsid w:val="00EB687F"/>
    <w:rsid w:val="00EB7473"/>
    <w:rsid w:val="00EB7CE8"/>
    <w:rsid w:val="00EC2BA3"/>
    <w:rsid w:val="00ED16FB"/>
    <w:rsid w:val="00ED4CAA"/>
    <w:rsid w:val="00ED4F63"/>
    <w:rsid w:val="00EE1C5F"/>
    <w:rsid w:val="00EE2F16"/>
    <w:rsid w:val="00EE3641"/>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35AC"/>
    <w:rsid w:val="00F250F4"/>
    <w:rsid w:val="00F2613D"/>
    <w:rsid w:val="00F27F8E"/>
    <w:rsid w:val="00F312C3"/>
    <w:rsid w:val="00F315AC"/>
    <w:rsid w:val="00F33709"/>
    <w:rsid w:val="00F3424B"/>
    <w:rsid w:val="00F349E6"/>
    <w:rsid w:val="00F34A9C"/>
    <w:rsid w:val="00F40284"/>
    <w:rsid w:val="00F406E8"/>
    <w:rsid w:val="00F427D7"/>
    <w:rsid w:val="00F46EEF"/>
    <w:rsid w:val="00F51FD8"/>
    <w:rsid w:val="00F5347C"/>
    <w:rsid w:val="00F5473E"/>
    <w:rsid w:val="00F54E1C"/>
    <w:rsid w:val="00F54F29"/>
    <w:rsid w:val="00F55383"/>
    <w:rsid w:val="00F60DB1"/>
    <w:rsid w:val="00F61D5B"/>
    <w:rsid w:val="00F62021"/>
    <w:rsid w:val="00F63A2B"/>
    <w:rsid w:val="00F649F9"/>
    <w:rsid w:val="00F661A2"/>
    <w:rsid w:val="00F67043"/>
    <w:rsid w:val="00F67D20"/>
    <w:rsid w:val="00F75927"/>
    <w:rsid w:val="00F75C02"/>
    <w:rsid w:val="00F75DC2"/>
    <w:rsid w:val="00F761CC"/>
    <w:rsid w:val="00F8077C"/>
    <w:rsid w:val="00F82875"/>
    <w:rsid w:val="00F86928"/>
    <w:rsid w:val="00F9033B"/>
    <w:rsid w:val="00F903E4"/>
    <w:rsid w:val="00F90B1D"/>
    <w:rsid w:val="00F915CC"/>
    <w:rsid w:val="00F926E6"/>
    <w:rsid w:val="00F92B29"/>
    <w:rsid w:val="00F97C5E"/>
    <w:rsid w:val="00FA1F33"/>
    <w:rsid w:val="00FA3D02"/>
    <w:rsid w:val="00FA47C6"/>
    <w:rsid w:val="00FA48CC"/>
    <w:rsid w:val="00FA641D"/>
    <w:rsid w:val="00FA6EEA"/>
    <w:rsid w:val="00FA7E12"/>
    <w:rsid w:val="00FB2F38"/>
    <w:rsid w:val="00FB3727"/>
    <w:rsid w:val="00FB4B5D"/>
    <w:rsid w:val="00FB4D9F"/>
    <w:rsid w:val="00FB5AB8"/>
    <w:rsid w:val="00FB6E7A"/>
    <w:rsid w:val="00FB6FFB"/>
    <w:rsid w:val="00FC00C9"/>
    <w:rsid w:val="00FC1166"/>
    <w:rsid w:val="00FC26A3"/>
    <w:rsid w:val="00FC536F"/>
    <w:rsid w:val="00FC5466"/>
    <w:rsid w:val="00FD0677"/>
    <w:rsid w:val="00FD4DD2"/>
    <w:rsid w:val="00FD5440"/>
    <w:rsid w:val="00FD6765"/>
    <w:rsid w:val="00FD69D2"/>
    <w:rsid w:val="00FD7F22"/>
    <w:rsid w:val="00FE3553"/>
    <w:rsid w:val="00FE3718"/>
    <w:rsid w:val="00FE5C3D"/>
    <w:rsid w:val="00FE679E"/>
    <w:rsid w:val="00FF1B37"/>
    <w:rsid w:val="00FF1DEA"/>
    <w:rsid w:val="00FF370E"/>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120D6CE8-DF60-41F4-9A51-48898CC20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77E56"/>
    <w:pPr>
      <w:keepNext/>
      <w:keepLines/>
      <w:numPr>
        <w:ilvl w:val="1"/>
        <w:numId w:val="29"/>
      </w:numPr>
      <w:spacing w:before="160" w:after="120" w:line="259" w:lineRule="auto"/>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77E56"/>
    <w:rPr>
      <w:rFonts w:ascii="Times New Roman" w:eastAsiaTheme="majorEastAsia" w:hAnsi="Times New Roman" w:cs="Times New Roman"/>
      <w:b/>
      <w:sz w:val="26"/>
      <w:szCs w:val="26"/>
    </w:rPr>
  </w:style>
  <w:style w:type="paragraph" w:styleId="ListParagraph">
    <w:name w:val="List Paragraph"/>
    <w:basedOn w:val="Normal"/>
    <w:uiPriority w:val="34"/>
    <w:qFormat/>
    <w:rsid w:val="001C1FA8"/>
    <w:pPr>
      <w:ind w:left="72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1C1FA8"/>
    <w:rPr>
      <w:i/>
      <w:iCs/>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1434469572">
          <w:marLeft w:val="0"/>
          <w:marRight w:val="0"/>
          <w:marTop w:val="0"/>
          <w:marBottom w:val="0"/>
          <w:divBdr>
            <w:top w:val="none" w:sz="0" w:space="0" w:color="auto"/>
            <w:left w:val="none" w:sz="0" w:space="0" w:color="auto"/>
            <w:bottom w:val="none" w:sz="0" w:space="0" w:color="auto"/>
            <w:right w:val="none" w:sz="0" w:space="0" w:color="auto"/>
          </w:divBdr>
        </w:div>
        <w:div w:id="539898280">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447896963">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1222518250">
          <w:marLeft w:val="0"/>
          <w:marRight w:val="0"/>
          <w:marTop w:val="0"/>
          <w:marBottom w:val="0"/>
          <w:divBdr>
            <w:top w:val="none" w:sz="0" w:space="0" w:color="auto"/>
            <w:left w:val="none" w:sz="0" w:space="0" w:color="auto"/>
            <w:bottom w:val="none" w:sz="0" w:space="0" w:color="auto"/>
            <w:right w:val="none" w:sz="0" w:space="0" w:color="auto"/>
          </w:divBdr>
        </w:div>
        <w:div w:id="294410311">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2093775493">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26884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3.png"/><Relationship Id="rId21" Type="http://schemas.openxmlformats.org/officeDocument/2006/relationships/image" Target="media/image11.png"/><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jpe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image" Target="media/image25.png"/><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microsoft.com/office/2007/relationships/hdphoto" Target="media/hdphoto4.wdp"/><Relationship Id="rId53" Type="http://schemas.openxmlformats.org/officeDocument/2006/relationships/image" Target="media/image35.jpeg"/><Relationship Id="rId58"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1.jpe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5.jpg"/><Relationship Id="rId44" Type="http://schemas.openxmlformats.org/officeDocument/2006/relationships/image" Target="media/image27.png"/><Relationship Id="rId52" Type="http://schemas.openxmlformats.org/officeDocument/2006/relationships/image" Target="media/image34.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9.png"/><Relationship Id="rId43" Type="http://schemas.microsoft.com/office/2007/relationships/hdphoto" Target="media/hdphoto3.wdp"/><Relationship Id="rId48" Type="http://schemas.openxmlformats.org/officeDocument/2006/relationships/image" Target="media/image30.jpeg"/><Relationship Id="rId56" Type="http://schemas.openxmlformats.org/officeDocument/2006/relationships/image" Target="media/image38.jpeg"/><Relationship Id="rId8" Type="http://schemas.openxmlformats.org/officeDocument/2006/relationships/endnotes" Target="endnotes.xml"/><Relationship Id="rId51" Type="http://schemas.openxmlformats.org/officeDocument/2006/relationships/image" Target="media/image33.jpe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7</TotalTime>
  <Pages>66</Pages>
  <Words>39843</Words>
  <Characters>227109</Characters>
  <Application>Microsoft Office Word</Application>
  <DocSecurity>0</DocSecurity>
  <Lines>1892</Lines>
  <Paragraphs>53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66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29</cp:revision>
  <cp:lastPrinted>2020-07-26T22:01:00Z</cp:lastPrinted>
  <dcterms:created xsi:type="dcterms:W3CDTF">2020-07-24T21:23:00Z</dcterms:created>
  <dcterms:modified xsi:type="dcterms:W3CDTF">2020-08-24T14:24: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